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62EC4" w:rsidRDefault="00462EC4" w:rsidP="00972812"/>
                          <w:p w14:paraId="0074EEEE" w14:textId="77777777" w:rsidR="00462EC4" w:rsidRDefault="00462EC4" w:rsidP="00972812"/>
                          <w:p w14:paraId="20FED896" w14:textId="77777777" w:rsidR="00462EC4" w:rsidRDefault="00462EC4" w:rsidP="00972812"/>
                          <w:p w14:paraId="6BC7A7D7" w14:textId="77777777" w:rsidR="00462EC4" w:rsidRDefault="00462EC4" w:rsidP="00972812"/>
                          <w:p w14:paraId="657ED508" w14:textId="77777777" w:rsidR="00462EC4" w:rsidRDefault="00462EC4" w:rsidP="00972812"/>
                          <w:p w14:paraId="4DBF881F" w14:textId="77777777" w:rsidR="00462EC4" w:rsidRDefault="00462EC4" w:rsidP="00972812"/>
                          <w:p w14:paraId="47D5DC89" w14:textId="77777777" w:rsidR="00462EC4" w:rsidRDefault="00462EC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62EC4" w:rsidRDefault="00462EC4" w:rsidP="00972812"/>
                    <w:p w14:paraId="0074EEEE" w14:textId="77777777" w:rsidR="00462EC4" w:rsidRDefault="00462EC4" w:rsidP="00972812"/>
                    <w:p w14:paraId="20FED896" w14:textId="77777777" w:rsidR="00462EC4" w:rsidRDefault="00462EC4" w:rsidP="00972812"/>
                    <w:p w14:paraId="6BC7A7D7" w14:textId="77777777" w:rsidR="00462EC4" w:rsidRDefault="00462EC4" w:rsidP="00972812"/>
                    <w:p w14:paraId="657ED508" w14:textId="77777777" w:rsidR="00462EC4" w:rsidRDefault="00462EC4" w:rsidP="00972812"/>
                    <w:p w14:paraId="4DBF881F" w14:textId="77777777" w:rsidR="00462EC4" w:rsidRDefault="00462EC4" w:rsidP="00972812"/>
                    <w:p w14:paraId="47D5DC89" w14:textId="77777777" w:rsidR="00462EC4" w:rsidRDefault="00462EC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462EC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AE711C" w:rsidRDefault="00AE34C4" w:rsidP="00972812">
            <w:r w:rsidRPr="00AE711C">
              <w:t>RBF</w:t>
            </w:r>
          </w:p>
          <w:p w14:paraId="698083C8" w14:textId="77777777" w:rsidR="00AE34C4" w:rsidRPr="00AE711C" w:rsidRDefault="00AE34C4" w:rsidP="00972812">
            <w:r w:rsidRPr="00AE711C">
              <w:t>GPML</w:t>
            </w:r>
          </w:p>
          <w:p w14:paraId="0915174B" w14:textId="77777777" w:rsidR="00D212D3" w:rsidRPr="00AE711C" w:rsidRDefault="00D212D3" w:rsidP="00972812">
            <w:r w:rsidRPr="00AE711C">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462EC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462EC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462EC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462EC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462EC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462EC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462EC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F5CEA31" w:rsidR="00BB2B89" w:rsidRPr="000964B3" w:rsidRDefault="00BB2B89" w:rsidP="00972812">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514275D1" w:rsidR="002B6979" w:rsidRDefault="002B6979" w:rsidP="00972812">
      <w:pPr>
        <w:pStyle w:val="Ttulo1"/>
      </w:pPr>
      <w:bookmarkStart w:id="2" w:name="_Toc55260941"/>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54360C25" w:rsidR="000033F1" w:rsidRDefault="000033F1" w:rsidP="00972812">
      <w:pPr>
        <w:pStyle w:val="Ttulo2"/>
      </w:pPr>
      <w:bookmarkStart w:id="3" w:name="_Toc55260942"/>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1DF87DA3" w:rsidR="004A66A0" w:rsidRDefault="004A66A0" w:rsidP="00972812">
      <w:pPr>
        <w:pStyle w:val="Ttulo2"/>
      </w:pPr>
      <w:bookmarkStart w:id="4" w:name="_Toc55260943"/>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21BE403" w:rsidR="0074777A" w:rsidRPr="004A3A38" w:rsidRDefault="0074777A" w:rsidP="00972812">
      <w:pPr>
        <w:pStyle w:val="Ttulo2"/>
      </w:pPr>
      <w:bookmarkStart w:id="5" w:name="_Toc55260944"/>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56E4F29C" w:rsidR="00B00090" w:rsidRDefault="00B00090" w:rsidP="00972812">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7820BD47" w:rsidR="00FC71AF" w:rsidRDefault="00B00090" w:rsidP="00972812">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6318A37" w:rsidR="00B00090" w:rsidRPr="00A478F0" w:rsidRDefault="00B00090" w:rsidP="00972812">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650771EF" w:rsidR="004A3A38" w:rsidRDefault="008568F7" w:rsidP="00972812">
      <w:pPr>
        <w:pStyle w:val="Ttulo2"/>
      </w:pPr>
      <w:bookmarkStart w:id="14" w:name="_Toc55260945"/>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4CABE590" w:rsidR="007815D6" w:rsidRDefault="00377BBD" w:rsidP="00972812">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08EE82C" w:rsidR="00016710" w:rsidRDefault="003B56C3" w:rsidP="00972812">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5260946"/>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536CB37B" w:rsidR="00377BBD" w:rsidRDefault="00377BBD" w:rsidP="00972812">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3B48DE1F"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9918502"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76CF9583"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D9C5522"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0EE5E3F" w:rsidR="00686678" w:rsidRDefault="00686678" w:rsidP="00972812">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2D6D37F" w:rsidR="00E6306C" w:rsidRDefault="005F2713" w:rsidP="00972812">
      <w:pPr>
        <w:pStyle w:val="Ttulo2"/>
      </w:pPr>
      <w:bookmarkStart w:id="34" w:name="_Toc55260947"/>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3EB8E216" w:rsidR="00FB0449" w:rsidRDefault="00FB0449" w:rsidP="00972812">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2CA142C0" w:rsidR="008B1BE6" w:rsidRDefault="00A92768" w:rsidP="00972812">
      <w:pPr>
        <w:pStyle w:val="Ttulo2"/>
      </w:pPr>
      <w:bookmarkStart w:id="38" w:name="_Toc55260948"/>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850E1F4" w:rsidR="007B0815" w:rsidRPr="008739F4" w:rsidRDefault="008739F4" w:rsidP="00972812">
      <w:pPr>
        <w:pStyle w:val="Ttulo1"/>
      </w:pPr>
      <w:bookmarkStart w:id="39" w:name="_Toc55260949"/>
      <w:r w:rsidRPr="008739F4">
        <w:lastRenderedPageBreak/>
        <w:t>COLETA DO CONTEXTO DOS USU</w:t>
      </w:r>
      <w:r w:rsidR="00B21656">
        <w:t>á</w:t>
      </w:r>
      <w:r w:rsidRPr="008739F4">
        <w:t>RIOS</w:t>
      </w:r>
      <w:bookmarkEnd w:id="39"/>
    </w:p>
    <w:p w14:paraId="73046BB6" w14:textId="71F8F9B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1021C002" w:rsidR="000F766B" w:rsidRDefault="001531B8" w:rsidP="00972812">
      <w:r>
        <w:tab/>
        <w:t xml:space="preserve">Com isso,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61D49BEF" w:rsidR="002B6979" w:rsidRDefault="00DE09F4" w:rsidP="00972812">
      <w:pPr>
        <w:pStyle w:val="Ttulo2"/>
      </w:pPr>
      <w:bookmarkStart w:id="40" w:name="_Toc55260950"/>
      <w:r>
        <w:t>Contexto</w:t>
      </w:r>
      <w:bookmarkEnd w:id="40"/>
    </w:p>
    <w:p w14:paraId="7D3E268F" w14:textId="5EF33C32"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430070C1" w:rsidR="00642AD9" w:rsidRDefault="00642AD9" w:rsidP="00972812">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00071A5D" w:rsidR="000E3BBD" w:rsidRPr="00642AD9" w:rsidRDefault="000E3BBD" w:rsidP="00972812">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44468B4A" w:rsidR="008849DE" w:rsidRDefault="008849DE" w:rsidP="00972812">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5BC94BF2" w:rsidR="00A5596A" w:rsidRPr="00A5596A" w:rsidRDefault="00514193" w:rsidP="00972812">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486D393" w:rsidR="008849DE" w:rsidRDefault="008849DE" w:rsidP="00972812">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972812">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E06B261" w:rsidR="002D7CBA" w:rsidRPr="00A5596A" w:rsidRDefault="002D7CBA" w:rsidP="00972812">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6898A8F4" w:rsidR="008849DE" w:rsidRDefault="008849DE" w:rsidP="00972812">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69D7C890" w:rsidR="00CF04BE" w:rsidRDefault="00BD6225" w:rsidP="00972812">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0316D13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D65ED06" w:rsidR="005B61E3" w:rsidRDefault="005B61E3" w:rsidP="00972812">
      <w:pPr>
        <w:pStyle w:val="Listas1"/>
      </w:pPr>
      <w:r>
        <w:t>Informações adquiridas de maneira expl</w:t>
      </w:r>
      <w:r w:rsidR="00151EF5">
        <w:t>í</w:t>
      </w:r>
      <w:r>
        <w:t xml:space="preserve">cita: </w:t>
      </w:r>
    </w:p>
    <w:p w14:paraId="1DDA9A7C" w14:textId="207F3058" w:rsidR="0051636D" w:rsidRDefault="0051636D" w:rsidP="00972812">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7363CFA4" w14:textId="7C52EA3A" w:rsidR="0097248D" w:rsidRDefault="00356B19" w:rsidP="0097248D">
      <w:pPr>
        <w:pStyle w:val="PargrafodaLista"/>
        <w:numPr>
          <w:ilvl w:val="1"/>
          <w:numId w:val="8"/>
        </w:numPr>
      </w:pPr>
      <w:r>
        <w:t xml:space="preserve">músicas </w:t>
      </w:r>
      <w:r w:rsidR="009A3482">
        <w:t>preferidas</w:t>
      </w:r>
    </w:p>
    <w:p w14:paraId="13F0B1A1" w14:textId="77777777" w:rsidR="0097248D" w:rsidRDefault="0097248D" w:rsidP="004802E8">
      <w:pPr>
        <w:ind w:left="1080"/>
      </w:pPr>
    </w:p>
    <w:p w14:paraId="13E4EF17" w14:textId="316503FB" w:rsidR="00B146A6" w:rsidRDefault="00B146A6" w:rsidP="00B146A6">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6CCB52AC" w:rsidR="00512D8C" w:rsidRDefault="00A4134C" w:rsidP="00972812">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7FFBB091" w:rsidR="00614F8F" w:rsidRDefault="00EF2967" w:rsidP="00972812">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896379" w:rsidR="00EE5AC3" w:rsidRDefault="00BF1A85" w:rsidP="00972812">
      <w:pPr>
        <w:pStyle w:val="Ttulo2"/>
      </w:pPr>
      <w:bookmarkStart w:id="63" w:name="_Toc55260955"/>
      <w:r>
        <w:t>P</w:t>
      </w:r>
      <w:r w:rsidR="00726572">
        <w:t>esquisa com usuários sobre recomendação musical</w:t>
      </w:r>
      <w:bookmarkEnd w:id="63"/>
    </w:p>
    <w:p w14:paraId="303F21D0" w14:textId="38ED28F7" w:rsidR="006C7738" w:rsidRPr="006C7738" w:rsidRDefault="006C7738" w:rsidP="00972812">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6EEBA422" w:rsidR="002638C0" w:rsidRDefault="007649CF" w:rsidP="00972812">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A9E60EE" w:rsidR="00D902DF" w:rsidRDefault="00D902DF" w:rsidP="00972812">
      <w:commentRangeStart w:id="73"/>
      <w:r>
        <w:tab/>
        <w:t xml:space="preserve">As perguntas </w:t>
      </w:r>
      <w:r w:rsidR="009B3E32">
        <w:t>expostas</w:t>
      </w:r>
      <w:r w:rsidR="00215D62">
        <w:t xml:space="preserve"> </w:t>
      </w:r>
      <w:r>
        <w:t xml:space="preserve">no questionário </w:t>
      </w:r>
      <w:r w:rsidR="00C00AE5">
        <w:t>permitir</w:t>
      </w:r>
      <w:r w:rsidR="004802E8">
        <w:t>am</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283C5413" w:rsidR="002D4647" w:rsidRDefault="002D4647" w:rsidP="00972812">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4802E8"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70FA0F03" w14:textId="77777777" w:rsidR="00492551" w:rsidRDefault="00492551" w:rsidP="00492551">
      <w:pPr>
        <w:pStyle w:val="Legenda"/>
      </w:pPr>
      <w:r>
        <w:t xml:space="preserve">Quadro </w:t>
      </w:r>
      <w:fldSimple w:instr=" SEQ Quadro \* ARABIC ">
        <w:r>
          <w:rPr>
            <w:noProof/>
          </w:rPr>
          <w:t>2</w:t>
        </w:r>
      </w:fldSimple>
      <w:r>
        <w:t xml:space="preserve"> Perguntas e respostas disponibilizadas a um certo público através dos formulários do Google. </w:t>
      </w:r>
      <w:r w:rsidRPr="00883412">
        <w:t>(próprio, 2020)</w:t>
      </w:r>
    </w:p>
    <w:p w14:paraId="155BEDC9" w14:textId="77777777" w:rsidR="004D7BC3" w:rsidRPr="008774E9" w:rsidRDefault="004D7BC3" w:rsidP="00972812"/>
    <w:p w14:paraId="7D759CFE" w14:textId="24C4FEDC" w:rsidR="001B6AE9" w:rsidRDefault="001B6AE9" w:rsidP="00972812">
      <w:r>
        <w:tab/>
      </w:r>
    </w:p>
    <w:p w14:paraId="6101FFAE" w14:textId="4C4E46C4" w:rsidR="00B021FD" w:rsidRDefault="00B021FD" w:rsidP="00972812">
      <w:pPr>
        <w:pStyle w:val="Ttulo3"/>
      </w:pPr>
      <w:bookmarkStart w:id="74" w:name="_Toc55260956"/>
      <w:r>
        <w:t>Pré-teste</w:t>
      </w:r>
      <w:r w:rsidR="00DB0C61">
        <w:t xml:space="preserve"> do questionário</w:t>
      </w:r>
      <w:bookmarkEnd w:id="74"/>
    </w:p>
    <w:p w14:paraId="559DBF22" w14:textId="38A2C28E" w:rsidR="002419AF" w:rsidRDefault="00B021FD" w:rsidP="00972812">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proofErr w:type="gramStart"/>
      <w:r w:rsidR="002419AF">
        <w:t>pessoas,  respons</w:t>
      </w:r>
      <w:r w:rsidR="005C31A9">
        <w:t>áveis</w:t>
      </w:r>
      <w:proofErr w:type="gramEnd"/>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456D95EA" w:rsidR="00F72CBA" w:rsidRDefault="00F72CBA" w:rsidP="00972812">
      <w:pPr>
        <w:pStyle w:val="Ttulo3"/>
      </w:pPr>
      <w:bookmarkStart w:id="75" w:name="_Toc55260957"/>
      <w:r>
        <w:t xml:space="preserve">Resultados do </w:t>
      </w:r>
      <w:r w:rsidR="00123767">
        <w:t>questionário</w:t>
      </w:r>
      <w:bookmarkEnd w:id="75"/>
    </w:p>
    <w:p w14:paraId="3715E4DD" w14:textId="445B669F" w:rsidR="005859BD" w:rsidRDefault="005859BD" w:rsidP="00972812">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7C543AB" w:rsidR="008A0B65" w:rsidRDefault="001F52F1" w:rsidP="00972812">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721C3CDB" w:rsidR="00AF1DF6" w:rsidRDefault="00AF1DF6" w:rsidP="00972812">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395E084" w:rsidR="001B2E39" w:rsidRDefault="001B2E39" w:rsidP="00972812">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217763CC" w:rsidR="003A615F" w:rsidRDefault="003A615F" w:rsidP="00972812">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38486BB6" w:rsidR="00D26EEE" w:rsidRDefault="00CF14F8" w:rsidP="00972812">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desenvolvida.</w:t>
      </w:r>
      <w:r w:rsidR="003E2D2F">
        <w:t xml:space="preserve"> Devido ao tempo disponível para desenvolvimento, ela acabou não sendo utilizada.</w:t>
      </w:r>
    </w:p>
    <w:p w14:paraId="7489439F" w14:textId="155DA988" w:rsidR="00254129" w:rsidRDefault="00410A8F" w:rsidP="00972812">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7FB76D5F" w:rsidR="00E164B4" w:rsidRDefault="00005CD2" w:rsidP="00972812">
      <w:r>
        <w:tab/>
      </w:r>
      <w:r w:rsidR="005867D9">
        <w:t xml:space="preserve"> </w:t>
      </w:r>
      <w:r w:rsidR="00D5512D">
        <w:t>U</w:t>
      </w:r>
      <w:r>
        <w:t xml:space="preserve">m </w:t>
      </w:r>
      <w:proofErr w:type="spellStart"/>
      <w:r>
        <w:t>Cold</w:t>
      </w:r>
      <w:proofErr w:type="spellEnd"/>
      <w:r>
        <w:t xml:space="preserve"> Start</w:t>
      </w:r>
      <w:r w:rsidR="00017BB4">
        <w:t xml:space="preserve"> precisaria ser </w:t>
      </w:r>
      <w:r w:rsidR="00F728EE">
        <w:t>construído</w:t>
      </w:r>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proofErr w:type="spellStart"/>
      <w:r w:rsidRPr="00E54780">
        <w:rPr>
          <w:i/>
          <w:iCs w:val="0"/>
        </w:rPr>
        <w:t>feature</w:t>
      </w:r>
      <w:proofErr w:type="spellEnd"/>
      <w:r>
        <w:t xml:space="preserve"> </w:t>
      </w:r>
      <w:r w:rsidR="00F054C7">
        <w:t>será desenrolada</w:t>
      </w:r>
      <w:r w:rsidR="002A7B4C">
        <w:t xml:space="preserve"> </w:t>
      </w:r>
      <w:r w:rsidR="00976552">
        <w:t>no desenvolvimento do projeto</w:t>
      </w:r>
      <w:r>
        <w:t>.</w:t>
      </w:r>
    </w:p>
    <w:p w14:paraId="08CDF2F8" w14:textId="3292A5E5"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nviar o convite para participar do </w:t>
      </w:r>
      <w:r w:rsidR="00173EA6" w:rsidRPr="003E5C3C">
        <w:rPr>
          <w:i/>
          <w:iCs w:val="0"/>
        </w:rPr>
        <w:t>plugin</w:t>
      </w:r>
      <w:r w:rsidR="00173EA6">
        <w:t>.</w:t>
      </w:r>
    </w:p>
    <w:p w14:paraId="032559F2" w14:textId="7BF7FC59" w:rsidR="00C049E1" w:rsidRDefault="00F9027D" w:rsidP="00972812">
      <w:r>
        <w:tab/>
      </w:r>
      <w:r w:rsidR="00C635FB">
        <w:t>A pergunta “</w:t>
      </w:r>
      <w:r w:rsidR="00C049E1" w:rsidRPr="00C049E1">
        <w:t>Sua idade</w:t>
      </w:r>
      <w:r w:rsidR="00C635FB">
        <w:t xml:space="preserve">” foi feita para obter conhecimento do </w:t>
      </w:r>
      <w:r w:rsidR="000E7B55">
        <w:t>range</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2FA1C65F" w:rsidR="00C076B3" w:rsidRDefault="00C076B3" w:rsidP="00972812">
      <w:pPr>
        <w:pStyle w:val="Ttulo2"/>
      </w:pPr>
      <w:bookmarkStart w:id="80" w:name="_Toc55260958"/>
      <w:r>
        <w:t>Desenvolvimento Do plugin</w:t>
      </w:r>
      <w:bookmarkEnd w:id="80"/>
    </w:p>
    <w:p w14:paraId="4EB2049E" w14:textId="0BD72993" w:rsidR="00411CBF" w:rsidRDefault="00C076B3" w:rsidP="00972812">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72B2D8A1" w:rsidR="00F31D61" w:rsidRPr="00F31D61" w:rsidRDefault="00B61F3A" w:rsidP="00F31D61">
      <w:pPr>
        <w:pStyle w:val="Legenda"/>
      </w:pPr>
      <w:bookmarkStart w:id="81" w:name="_Ref54973492"/>
      <w:bookmarkStart w:id="82" w:name="_Toc55260888"/>
      <w:r>
        <w:t xml:space="preserve">Figura </w:t>
      </w:r>
      <w:fldSimple w:instr=" SEQ Figura \* ARABIC ">
        <w:r w:rsidR="00772326">
          <w:rPr>
            <w:noProof/>
          </w:rPr>
          <w:t>10</w:t>
        </w:r>
      </w:fldSimple>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fldSimple w:instr=" SEQ Figura \* ARABIC ">
        <w:r w:rsidR="00F31D61">
          <w:rPr>
            <w:noProof/>
          </w:rPr>
          <w:t>11</w:t>
        </w:r>
      </w:fldSimple>
      <w:bookmarkEnd w:id="83"/>
      <w:r w:rsidR="00F31D61">
        <w:t xml:space="preserve"> A direita, tela de login da aplicação </w:t>
      </w:r>
      <w:r w:rsidR="00F31D61" w:rsidRPr="00286A2A">
        <w:t>(próprio, 2020)</w:t>
      </w:r>
      <w:bookmarkEnd w:id="82"/>
    </w:p>
    <w:p w14:paraId="312FD9DB" w14:textId="21F00A9E" w:rsidR="0041211D" w:rsidRPr="0041211D" w:rsidRDefault="0041211D" w:rsidP="00972812">
      <w:pPr>
        <w:pStyle w:val="Ttulo3"/>
      </w:pPr>
      <w:bookmarkStart w:id="84" w:name="_Toc55260959"/>
      <w:r>
        <w:t>Telas da aplicação</w:t>
      </w:r>
      <w:bookmarkEnd w:id="84"/>
    </w:p>
    <w:p w14:paraId="42EBB0A8" w14:textId="5A55D4EE" w:rsidR="002C4866" w:rsidRDefault="00AC1AD2" w:rsidP="00972812">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w:t>
      </w:r>
      <w:r w:rsidR="000E7B55">
        <w:t>.</w:t>
      </w:r>
      <w:r w:rsidR="00A93862">
        <w:t xml:space="preserve"> </w:t>
      </w:r>
      <w:r w:rsidR="000E7B55">
        <w:t>É</w:t>
      </w:r>
      <w:r w:rsidR="00A93862">
        <w:t xml:space="preserve">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Spotify.</w:t>
      </w:r>
    </w:p>
    <w:p w14:paraId="09CC183E" w14:textId="5CA6A711"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w:t>
      </w:r>
      <w:r w:rsidR="004E768F" w:rsidRPr="004E768F">
        <w:lastRenderedPageBreak/>
        <w:t>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 xml:space="preserve">por serem </w:t>
      </w:r>
      <w:r w:rsidR="009A1BE2">
        <w:t>solicitadas</w:t>
      </w:r>
      <w:r w:rsidR="0096616C">
        <w:t xml:space="preserve">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2FB513D5" w:rsidR="009F5DDE" w:rsidRPr="009F5DDE" w:rsidRDefault="004F5E97" w:rsidP="009F5DDE">
      <w:pPr>
        <w:pStyle w:val="Legenda"/>
      </w:pPr>
      <w:bookmarkStart w:id="85" w:name="_Ref54973479"/>
      <w:bookmarkStart w:id="86" w:name="_Toc55260889"/>
      <w:r>
        <w:t xml:space="preserve">Figura </w:t>
      </w:r>
      <w:fldSimple w:instr=" SEQ Figura \* ARABIC ">
        <w:r w:rsidR="00772326">
          <w:rPr>
            <w:noProof/>
          </w:rPr>
          <w:t>12</w:t>
        </w:r>
      </w:fldSimple>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fldSimple w:instr=" SEQ Figura \* ARABIC ">
        <w:r w:rsidR="009F5DDE">
          <w:rPr>
            <w:noProof/>
          </w:rPr>
          <w:t>13</w:t>
        </w:r>
      </w:fldSimple>
      <w:bookmarkEnd w:id="87"/>
      <w:r w:rsidR="009F5DDE">
        <w:t xml:space="preserve"> A direita, tela da lista de dispositivos do Spotify</w:t>
      </w:r>
      <w:r w:rsidR="009F5DDE">
        <w:rPr>
          <w:noProof/>
        </w:rPr>
        <w:t xml:space="preserve"> </w:t>
      </w:r>
      <w:r w:rsidR="009F5DDE" w:rsidRPr="00580B5B">
        <w:rPr>
          <w:noProof/>
        </w:rPr>
        <w:t>(próprio, 2020)</w:t>
      </w:r>
      <w:bookmarkEnd w:id="86"/>
    </w:p>
    <w:p w14:paraId="08241E74" w14:textId="3C8040A0" w:rsidR="00C75F43" w:rsidRDefault="002A357A" w:rsidP="00972812">
      <w:r>
        <w:tab/>
      </w:r>
      <w:r w:rsidR="00D52683">
        <w:t xml:space="preserve">Para realizar a reprodução musical, é necessário exigir do Spotify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5BA0E78D" w:rsidR="00171C68" w:rsidRDefault="00106097" w:rsidP="00972812">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643285B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972812"/>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8D97EAA" w:rsidR="006955F2" w:rsidRDefault="0051171F" w:rsidP="00972812">
      <w:pPr>
        <w:pStyle w:val="Legenda"/>
      </w:pPr>
      <w:bookmarkStart w:id="88" w:name="_Ref54973458"/>
      <w:bookmarkStart w:id="89" w:name="_Toc55260890"/>
      <w:r>
        <w:t xml:space="preserve">Figura </w:t>
      </w:r>
      <w:fldSimple w:instr=" SEQ Figura \* ARABIC ">
        <w:r>
          <w:rPr>
            <w:noProof/>
          </w:rPr>
          <w:t>14</w:t>
        </w:r>
      </w:fldSimple>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fldSimple w:instr=" SEQ Figura \* ARABIC ">
        <w:r w:rsidR="00772326">
          <w:rPr>
            <w:noProof/>
          </w:rPr>
          <w:t>15</w:t>
        </w:r>
      </w:fldSimple>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0E9A9F76" w:rsidR="006A158D" w:rsidRDefault="006A158D" w:rsidP="00972812">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w:t>
      </w:r>
      <w:r w:rsidR="00AC3265">
        <w:t xml:space="preserve"> contexto</w:t>
      </w:r>
      <w:r>
        <w:t>. Ao selecionar as</w:t>
      </w:r>
      <w:r w:rsidR="00D00DDF">
        <w:t xml:space="preserve"> composições</w:t>
      </w:r>
      <w:r w:rsidR="00483170">
        <w:t xml:space="preserve"> e clicar em próximo</w:t>
      </w:r>
      <w:r>
        <w:t>, é salvo as informações</w:t>
      </w:r>
      <w:r w:rsidR="00483170">
        <w:t xml:space="preserve"> de sua relação.</w:t>
      </w:r>
    </w:p>
    <w:p w14:paraId="69F03113" w14:textId="7C7000B9" w:rsidR="00D631AA" w:rsidRDefault="00D631AA" w:rsidP="00972812">
      <w:pPr>
        <w:pStyle w:val="Ttulo3"/>
      </w:pPr>
      <w:bookmarkStart w:id="91" w:name="_Toc55260960"/>
      <w:r>
        <w:t>Tecnologias utilizadas no desenvolvimento</w:t>
      </w:r>
      <w:bookmarkEnd w:id="91"/>
    </w:p>
    <w:p w14:paraId="47EF48E6" w14:textId="6973C618" w:rsidR="00393A4C" w:rsidRDefault="00393A4C" w:rsidP="00972812">
      <w:r>
        <w:tab/>
        <w:t>Para desenvolver a aplicação web, utiliz</w:t>
      </w:r>
      <w:r w:rsidR="00072811">
        <w:t>ou-se</w:t>
      </w:r>
      <w:r>
        <w:t xml:space="preserve"> a </w:t>
      </w:r>
      <w:r w:rsidR="008B293F">
        <w:rPr>
          <w:iCs w:val="0"/>
        </w:rPr>
        <w:t>biblioteca</w:t>
      </w:r>
      <w:r w:rsidRPr="00393A4C">
        <w:rPr>
          <w:i/>
        </w:rPr>
        <w:t xml:space="preserve"> </w:t>
      </w:r>
      <w:proofErr w:type="spellStart"/>
      <w:r w:rsidRPr="003052D8">
        <w:rPr>
          <w:iCs w:val="0"/>
        </w:rPr>
        <w:t>React</w:t>
      </w:r>
      <w:proofErr w:type="spellEnd"/>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proofErr w:type="spellStart"/>
      <w:r w:rsidR="00666D5A" w:rsidRPr="003052D8">
        <w:t>React</w:t>
      </w:r>
      <w:proofErr w:type="spellEnd"/>
      <w:r w:rsidR="00666D5A">
        <w:t xml:space="preserve">, </w:t>
      </w:r>
      <w:r w:rsidR="00171D5F">
        <w:t>houve a necessidade</w:t>
      </w:r>
      <w:r w:rsidR="00666D5A">
        <w:t xml:space="preserve"> </w:t>
      </w:r>
      <w:r w:rsidR="00171D5F">
        <w:t>d</w:t>
      </w:r>
      <w:r w:rsidR="00666D5A">
        <w:t xml:space="preserve">o </w:t>
      </w:r>
      <w:r w:rsidR="00666D5A" w:rsidRPr="003052D8">
        <w:rPr>
          <w:i/>
          <w:iCs w:val="0"/>
        </w:rPr>
        <w:t>framework</w:t>
      </w:r>
      <w:r w:rsidR="00666D5A">
        <w:t xml:space="preserve"> Material ui, </w:t>
      </w:r>
      <w:r w:rsidR="004A0CBC">
        <w:t>por</w:t>
      </w:r>
      <w:r w:rsidR="00666D5A">
        <w:t xml:space="preserve"> estilos prontos baseados no Material (interface do Android)</w:t>
      </w:r>
      <w:r w:rsidR="004630C1">
        <w:t xml:space="preserve"> que possuía</w:t>
      </w:r>
      <w:r w:rsidR="00854E03">
        <w:t>.</w:t>
      </w:r>
    </w:p>
    <w:p w14:paraId="651F64C8" w14:textId="36F48D71" w:rsidR="00565DA2" w:rsidRDefault="00565DA2" w:rsidP="00972812">
      <w:r>
        <w:tab/>
      </w:r>
      <w:r w:rsidR="002D4E52">
        <w:t>O</w:t>
      </w:r>
      <w:r>
        <w:t xml:space="preserve"> </w:t>
      </w:r>
      <w:r w:rsidRPr="00D76138">
        <w:rPr>
          <w:iCs w:val="0"/>
        </w:rPr>
        <w:t xml:space="preserve">Google </w:t>
      </w:r>
      <w:proofErr w:type="spellStart"/>
      <w:r w:rsidR="00163AF4" w:rsidRPr="00D76138">
        <w:rPr>
          <w:iCs w:val="0"/>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proofErr w:type="spellStart"/>
      <w:r w:rsidR="00B17CC3" w:rsidRPr="00AB5A4A">
        <w:rPr>
          <w:i/>
        </w:rPr>
        <w:t>timestamp</w:t>
      </w:r>
      <w:proofErr w:type="spellEnd"/>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p>
    <w:p w14:paraId="1A822A87" w14:textId="4793854D" w:rsidR="00A619F7" w:rsidRPr="00393A4C" w:rsidRDefault="006B1D33" w:rsidP="00972812">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os eventos diretamente do </w:t>
      </w:r>
      <w:proofErr w:type="spellStart"/>
      <w:r w:rsidR="00DA5C86" w:rsidRPr="00902865">
        <w:rPr>
          <w:iCs w:val="0"/>
        </w:rPr>
        <w:t>Javascript</w:t>
      </w:r>
      <w:proofErr w:type="spellEnd"/>
      <w:r w:rsidR="00DA5C86" w:rsidRPr="00AD472A">
        <w:t>.</w:t>
      </w:r>
    </w:p>
    <w:p w14:paraId="5BB408CD" w14:textId="57E885F4" w:rsidR="00A75870" w:rsidRDefault="00A75870" w:rsidP="00972812">
      <w:pPr>
        <w:pStyle w:val="Ttulo2"/>
      </w:pPr>
      <w:bookmarkStart w:id="92" w:name="_Toc55260961"/>
      <w:r>
        <w:t>Distribuição d</w:t>
      </w:r>
      <w:r w:rsidR="00A94338">
        <w:t>a aplicação</w:t>
      </w:r>
      <w:r w:rsidR="00251F73">
        <w:t xml:space="preserve"> e coleta de dados</w:t>
      </w:r>
      <w:bookmarkEnd w:id="92"/>
    </w:p>
    <w:p w14:paraId="7E073C0F" w14:textId="369C0A72" w:rsidR="00A75870" w:rsidRDefault="00A94338" w:rsidP="00972812">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265E22DA" w:rsidR="00ED623E" w:rsidRDefault="00ED623E" w:rsidP="00972812">
      <w:pPr>
        <w:pStyle w:val="Ttulo3"/>
      </w:pPr>
      <w:bookmarkStart w:id="93" w:name="_Toc55260962"/>
      <w:r>
        <w:t>Pré-teste</w:t>
      </w:r>
      <w:bookmarkEnd w:id="93"/>
    </w:p>
    <w:p w14:paraId="189A78AB" w14:textId="1D3CDF42" w:rsidR="00ED623E" w:rsidRPr="00ED623E" w:rsidRDefault="00844E77" w:rsidP="00972812">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 xml:space="preserve">e do que poderia ser o </w:t>
      </w:r>
      <w:r w:rsidR="000F593A" w:rsidRPr="000F593A">
        <w:rPr>
          <w:i/>
          <w:iCs w:val="0"/>
        </w:rPr>
        <w:t>plugin</w:t>
      </w:r>
      <w:r w:rsidR="00463F8D">
        <w:t>.</w:t>
      </w:r>
    </w:p>
    <w:p w14:paraId="2E8CA26A" w14:textId="37D31DBB" w:rsidR="00AD7C18" w:rsidRDefault="00AD7C18" w:rsidP="00972812">
      <w:pPr>
        <w:pStyle w:val="Ttulo3"/>
      </w:pPr>
      <w:bookmarkStart w:id="94" w:name="_Toc55260963"/>
      <w:r>
        <w:t>Hospedagem</w:t>
      </w:r>
      <w:bookmarkEnd w:id="94"/>
    </w:p>
    <w:p w14:paraId="37DE1F44" w14:textId="1826172D" w:rsidR="000E20F6" w:rsidRDefault="000E20F6" w:rsidP="00972812">
      <w:r>
        <w:tab/>
        <w:t>A aplicação</w:t>
      </w:r>
      <w:r w:rsidR="00DC047C">
        <w:t xml:space="preserve"> -</w:t>
      </w:r>
      <w:r>
        <w:t xml:space="preserve">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1816016E"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w:t>
      </w:r>
      <w:r w:rsidR="005A5580">
        <w:t>Ad</w:t>
      </w:r>
      <w:r w:rsidR="009724AA">
        <w:t>emais</w:t>
      </w:r>
      <w:r w:rsidR="00961401">
        <w:t>,</w:t>
      </w:r>
      <w:r w:rsidR="009724AA">
        <w:t xml:space="preserve"> eventos como “quantidade de </w:t>
      </w:r>
      <w:r w:rsidR="008405E6">
        <w:t>usuários</w:t>
      </w:r>
      <w:r w:rsidR="009724AA">
        <w:t xml:space="preserve"> acessando o </w:t>
      </w:r>
      <w:proofErr w:type="spellStart"/>
      <w:r w:rsidR="00683A18" w:rsidRPr="007E5CE7">
        <w:rPr>
          <w:i/>
          <w:iCs w:val="0"/>
        </w:rPr>
        <w:t>web</w:t>
      </w:r>
      <w:r w:rsidR="009724AA" w:rsidRPr="007E5CE7">
        <w:rPr>
          <w:i/>
          <w:iCs w:val="0"/>
        </w:rPr>
        <w:t>app</w:t>
      </w:r>
      <w:proofErr w:type="spellEnd"/>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4466F47D" w:rsidR="00360E5F" w:rsidRDefault="00360E5F" w:rsidP="00972812">
      <w:pPr>
        <w:pStyle w:val="Ttulo3"/>
      </w:pPr>
      <w:bookmarkStart w:id="95" w:name="_Toc55260964"/>
      <w:r>
        <w:t xml:space="preserve">Coleta do </w:t>
      </w:r>
      <w:proofErr w:type="spellStart"/>
      <w:r w:rsidR="000C1A86">
        <w:t>F</w:t>
      </w:r>
      <w:r>
        <w:t>irebase</w:t>
      </w:r>
      <w:bookmarkEnd w:id="95"/>
      <w:proofErr w:type="spellEnd"/>
    </w:p>
    <w:p w14:paraId="6733EB29" w14:textId="15654393" w:rsidR="009D5C44" w:rsidRDefault="007C31E3" w:rsidP="00972812">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5D1D4DBE" w:rsidR="00360E5F" w:rsidRDefault="009D5C44" w:rsidP="00972812">
      <w:pPr>
        <w:pStyle w:val="Legenda"/>
      </w:pPr>
      <w:bookmarkStart w:id="96" w:name="_Ref53931970"/>
      <w:bookmarkStart w:id="97" w:name="_Toc55260891"/>
      <w:r>
        <w:t xml:space="preserve">Figura </w:t>
      </w:r>
      <w:fldSimple w:instr=" SEQ Figura \* ARABIC ">
        <w:r w:rsidR="00772326">
          <w:rPr>
            <w:noProof/>
          </w:rPr>
          <w:t>16</w:t>
        </w:r>
      </w:fldSimple>
      <w:bookmarkEnd w:id="96"/>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7"/>
    </w:p>
    <w:p w14:paraId="7FB894DE" w14:textId="7A8EC2C6" w:rsidR="009D5C44" w:rsidRDefault="001C6C85" w:rsidP="00972812">
      <w:r>
        <w:tab/>
        <w:t xml:space="preserve">Com o JSON e a estrutura de dados pronta, </w:t>
      </w:r>
      <w:r w:rsidR="00186AB8">
        <w:t>datou-se o in</w:t>
      </w:r>
      <w:r w:rsidR="009A5089">
        <w:t>ício de</w:t>
      </w:r>
      <w:r>
        <w:t xml:space="preserve"> alguns estudos em </w:t>
      </w:r>
      <w:proofErr w:type="spellStart"/>
      <w:r w:rsidRPr="001C6C85">
        <w:rPr>
          <w:i/>
        </w:rPr>
        <w:t>python</w:t>
      </w:r>
      <w:proofErr w:type="spellEnd"/>
      <w:r>
        <w:t xml:space="preserve"> </w:t>
      </w:r>
      <w:r w:rsidR="003514F9">
        <w:t xml:space="preserve">para adquirir o conhecimento necessário </w:t>
      </w:r>
      <w:r w:rsidR="003B0DC1">
        <w:t>e</w:t>
      </w:r>
      <w:r w:rsidR="003514F9">
        <w:t xml:space="preserve"> obter os dados necessários do Spotify</w:t>
      </w:r>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2E93802B" w:rsidR="00DC433D" w:rsidRDefault="00DC433D" w:rsidP="00972812">
      <w:pPr>
        <w:pStyle w:val="Ttulo1"/>
      </w:pPr>
      <w:bookmarkStart w:id="98" w:name="_Toc55260965"/>
      <w:r w:rsidRPr="00DC433D">
        <w:lastRenderedPageBreak/>
        <w:t>SISTEMA LORS</w:t>
      </w:r>
      <w:bookmarkEnd w:id="98"/>
    </w:p>
    <w:p w14:paraId="0183C3E9" w14:textId="1D63C433" w:rsidR="00825ED7" w:rsidRDefault="006161E8" w:rsidP="00972812">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um</w:t>
      </w:r>
      <w:r w:rsidR="00BE0D3F">
        <w:t xml:space="preserve"> estudo das técnicas de recomendação </w:t>
      </w:r>
      <w:r w:rsidR="00E32C2A">
        <w:t>postas</w:t>
      </w:r>
      <w:r w:rsidR="00BE0D3F">
        <w:t xml:space="preserve"> nos trabalhos anteriores.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329B183" w:rsidR="00B55A9C" w:rsidRDefault="00B55A9C" w:rsidP="00972812">
      <w:pPr>
        <w:pStyle w:val="Ttulo2"/>
      </w:pPr>
      <w:bookmarkStart w:id="99" w:name="_Toc55260966"/>
      <w:r>
        <w:t>O Algoritmo KNN</w:t>
      </w:r>
      <w:bookmarkEnd w:id="99"/>
    </w:p>
    <w:p w14:paraId="4578993F" w14:textId="69986696"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w:t>
      </w:r>
      <w:r w:rsidR="00E443CD">
        <w:t>o 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358E57DA" w:rsidR="00B55A9C" w:rsidRDefault="00B55A9C" w:rsidP="00972812">
      <w:pPr>
        <w:pStyle w:val="Legenda"/>
        <w:rPr>
          <w:bCs/>
          <w:iCs/>
          <w:caps/>
          <w:snapToGrid w:val="0"/>
          <w:color w:val="000000"/>
          <w:spacing w:val="10"/>
          <w:kern w:val="28"/>
          <w:szCs w:val="20"/>
        </w:rPr>
      </w:pPr>
      <w:bookmarkStart w:id="100" w:name="_Ref52742150"/>
      <w:bookmarkStart w:id="101" w:name="_Toc55260892"/>
      <w:bookmarkStart w:id="102" w:name="_Ref52742133"/>
      <w:r>
        <w:t xml:space="preserve">Figura </w:t>
      </w:r>
      <w:fldSimple w:instr=" SEQ Figura \* ARABIC ">
        <w:r w:rsidR="00772326">
          <w:rPr>
            <w:noProof/>
          </w:rPr>
          <w:t>17</w:t>
        </w:r>
      </w:fldSimple>
      <w:bookmarkEnd w:id="100"/>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01"/>
      <w:r w:rsidRPr="00DE3DAA">
        <w:rPr>
          <w:bCs/>
          <w:iCs/>
          <w:caps/>
          <w:snapToGrid w:val="0"/>
          <w:color w:val="000000"/>
          <w:spacing w:val="10"/>
          <w:kern w:val="28"/>
          <w:szCs w:val="20"/>
        </w:rPr>
        <w:fldChar w:fldCharType="end"/>
      </w:r>
      <w:bookmarkEnd w:id="102"/>
    </w:p>
    <w:p w14:paraId="395F912C" w14:textId="36D32611" w:rsidR="00B55A9C" w:rsidRDefault="00B55A9C" w:rsidP="00972812">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 x1 e x2 sobre um plano, atribuindo classes a eles (no caso: classe A e classe B)</w:t>
      </w:r>
      <w:r w:rsidR="003C3F8A">
        <w:t>.</w:t>
      </w:r>
      <w:r>
        <w:t xml:space="preserve"> </w:t>
      </w:r>
      <w:r w:rsidR="003C3F8A">
        <w:lastRenderedPageBreak/>
        <w:t>E</w:t>
      </w:r>
      <w:r>
        <w:t>ntão, a partir da predição do ponto de teste</w:t>
      </w:r>
      <w:r w:rsidR="000E6B26">
        <w:t>,</w:t>
      </w:r>
      <w:r>
        <w:t xml:space="preserve"> é encontrado a classe que o representa. (TODO_REF)</w:t>
      </w:r>
    </w:p>
    <w:p w14:paraId="2251147C" w14:textId="067DB406"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t xml:space="preserve"> encontra</w:t>
      </w:r>
      <w:r w:rsidR="00806AE4">
        <w:t>da</w:t>
      </w:r>
      <w:r>
        <w:t xml:space="preserve"> na classe </w:t>
      </w:r>
      <w:proofErr w:type="spellStart"/>
      <w:r w:rsidRPr="000F2C68">
        <w:rPr>
          <w:i/>
        </w:rPr>
        <w:t>KNeighborsClassifier</w:t>
      </w:r>
      <w:proofErr w:type="spellEnd"/>
      <w:r>
        <w:t xml:space="preserve"> do m</w:t>
      </w:r>
      <w:r w:rsidR="002831D7">
        <w:t>ó</w:t>
      </w:r>
      <w:r>
        <w:t xml:space="preserve">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1B6D6B89" w:rsidR="00360E5F" w:rsidRDefault="00F44028" w:rsidP="00972812">
      <w:pPr>
        <w:pStyle w:val="Ttulo3"/>
      </w:pPr>
      <w:bookmarkStart w:id="103" w:name="_Ref54920131"/>
      <w:bookmarkStart w:id="104" w:name="_Toc55260967"/>
      <w:r>
        <w:t>Preparação dos dados para o KNN</w:t>
      </w:r>
      <w:bookmarkEnd w:id="103"/>
      <w:bookmarkEnd w:id="104"/>
    </w:p>
    <w:p w14:paraId="602EF07C" w14:textId="7E7C23ED" w:rsidR="00044C36" w:rsidRDefault="00CC3D32" w:rsidP="00972812">
      <w:r>
        <w:tab/>
      </w:r>
      <w:r w:rsidR="001D53C0">
        <w:t>P</w:t>
      </w:r>
      <w:r w:rsidR="006D5A3E">
        <w:t>lanejando</w:t>
      </w:r>
      <w:r>
        <w:t xml:space="preserve"> salvar os eventos da aplicação, uma lista chamada </w:t>
      </w:r>
      <w:proofErr w:type="spellStart"/>
      <w:r w:rsidRPr="00CC3D32">
        <w:rPr>
          <w:i/>
        </w:rPr>
        <w:t>events</w:t>
      </w:r>
      <w:proofErr w:type="spellEnd"/>
      <w:r>
        <w:t xml:space="preserve">, </w:t>
      </w:r>
      <w:r w:rsidR="00AD3436">
        <w:t>composta</w:t>
      </w:r>
      <w:r>
        <w:t xml:space="preserve"> pel</w:t>
      </w:r>
      <w:r w:rsidR="00616056">
        <w:t>o</w:t>
      </w:r>
      <w:r>
        <w:t xml:space="preserve"> </w:t>
      </w:r>
      <w:r w:rsidR="00616056">
        <w:t>catálogo</w:t>
      </w:r>
      <w:r>
        <w:t xml:space="preserve"> de usuários, onde cada usuário possui a lista de eventos dentro</w:t>
      </w:r>
      <w:r w:rsidR="0034082C">
        <w:t xml:space="preserve">, </w:t>
      </w:r>
      <w:r w:rsidR="00B17B05">
        <w:t>teve sua concepção</w:t>
      </w:r>
      <w:r>
        <w:t>.</w:t>
      </w:r>
      <w:r w:rsidR="00074D32">
        <w:t xml:space="preserve"> Cada evento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1A7406F7" w:rsidR="002A41B9" w:rsidRPr="00334FD9" w:rsidRDefault="002A41B9" w:rsidP="00972812">
      <w:r>
        <w:tab/>
      </w:r>
      <w:r w:rsidRPr="002A41B9">
        <w:t>A ação LOAD_LOCATION foi ignorada</w:t>
      </w:r>
      <w:r>
        <w:t xml:space="preserve"> nesse momento no sistema e </w:t>
      </w:r>
      <w:r w:rsidR="00405B86">
        <w:t>se tornará</w:t>
      </w:r>
      <w:r>
        <w:t xml:space="preserve"> um trabalho futuro.</w:t>
      </w:r>
      <w:r w:rsidR="00617EDC">
        <w:t xml:space="preserve"> </w:t>
      </w:r>
      <w:r w:rsidR="009303CF">
        <w:t xml:space="preserve">Já </w:t>
      </w:r>
      <w:r w:rsidR="002A32D6">
        <w:t>as</w:t>
      </w:r>
      <w:r w:rsidR="00635103">
        <w:t xml:space="preserve"> de</w:t>
      </w:r>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operações</w:t>
      </w:r>
      <w:r w:rsidR="00334FD9" w:rsidRPr="00334FD9">
        <w:t xml:space="preserve"> HIDE_DETAILS, PAUSE_MUSIC, PLAY_MUSIC, SHOW_DETAILS são contabilizadas como registro do </w:t>
      </w:r>
      <w:r w:rsidR="00334FD9">
        <w:lastRenderedPageBreak/>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75709561" w:rsidR="00462633" w:rsidRDefault="00462633" w:rsidP="00972812">
      <w:pPr>
        <w:pStyle w:val="Legenda"/>
      </w:pPr>
      <w:bookmarkStart w:id="105" w:name="_Ref55256921"/>
      <w:bookmarkStart w:id="106" w:name="_Toc55260910"/>
      <w:r>
        <w:t xml:space="preserve">Quadro </w:t>
      </w:r>
      <w:fldSimple w:instr=" SEQ Quadro \* ARABIC ">
        <w:r w:rsidR="00496F40">
          <w:rPr>
            <w:noProof/>
          </w:rPr>
          <w:t>3</w:t>
        </w:r>
      </w:fldSimple>
      <w:bookmarkEnd w:id="105"/>
      <w:r>
        <w:t xml:space="preserve"> Lista de ações possíveis nos eventos </w:t>
      </w:r>
      <w:r w:rsidRPr="00A73EA3">
        <w:t>(próprio, 2020)</w:t>
      </w:r>
      <w:bookmarkEnd w:id="106"/>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44E99D65"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0D6028">
        <w:t>carregamento do</w:t>
      </w:r>
      <w:r w:rsidR="00360703">
        <w:t xml:space="preserve"> arquivo</w:t>
      </w:r>
      <w:r w:rsidR="0057502A">
        <w:t xml:space="preserve"> até </w:t>
      </w:r>
      <w:r w:rsidR="00A92F51">
        <w:t xml:space="preserve">a execução do </w:t>
      </w:r>
      <w:r w:rsidR="006419C6">
        <w:t xml:space="preserve">algoritmo </w:t>
      </w:r>
      <w:r w:rsidR="00A92F51">
        <w:t>KNN</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rsidR="00ED59C9">
        <w:t>,</w:t>
      </w:r>
      <w:r>
        <w:t xml:space="preserve"> </w:t>
      </w:r>
      <w:r w:rsidR="005D308F">
        <w:t>que se tem</w:t>
      </w:r>
      <w:r w:rsidR="00360703">
        <w:t xml:space="preserve"> </w:t>
      </w:r>
      <w:r w:rsidR="00C62A8A">
        <w:t>o upload dos dados</w:t>
      </w:r>
      <w:r w:rsidR="00360703">
        <w:t xml:space="preserve">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w:t>
      </w:r>
      <w:r w:rsidR="00217269">
        <w:t>existe</w:t>
      </w:r>
      <w:r w:rsidR="00353B67">
        <w:t xml:space="preserve"> </w:t>
      </w:r>
      <w:r>
        <w:t xml:space="preserve">a biblioteca </w:t>
      </w:r>
      <w:proofErr w:type="spellStart"/>
      <w:r w:rsidRPr="00A27BAF">
        <w:rPr>
          <w:i/>
        </w:rPr>
        <w:t>json</w:t>
      </w:r>
      <w:proofErr w:type="spellEnd"/>
      <w:r w:rsidR="003A34EC">
        <w:t>, possibilita</w:t>
      </w:r>
      <w:r w:rsidR="00217269">
        <w:t>ndo</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AB4434">
        <w:t xml:space="preserve">, </w:t>
      </w:r>
      <w:r w:rsidR="00353B67">
        <w:t xml:space="preserve">do qual </w:t>
      </w:r>
      <w:r w:rsidR="00A43661">
        <w:t>obtém</w:t>
      </w:r>
      <w:r w:rsidR="00532B9F">
        <w:t xml:space="preserve"> </w:t>
      </w:r>
      <w:r w:rsidR="00532B9F">
        <w:lastRenderedPageBreak/>
        <w:t>os usuários e seus eventos e</w:t>
      </w:r>
      <w:r w:rsidR="00B20A5B">
        <w:t xml:space="preserve"> os</w:t>
      </w:r>
      <w:r w:rsidR="00532B9F">
        <w:t xml:space="preserve"> transfo</w:t>
      </w:r>
      <w:r w:rsidR="00AE711C">
        <w:t>r</w:t>
      </w:r>
      <w:r w:rsidR="00B20A5B">
        <w:t>ma</w:t>
      </w:r>
      <w:r w:rsidR="00532B9F">
        <w:t xml:space="preserve"> em outro dicionário </w:t>
      </w:r>
      <w:proofErr w:type="spellStart"/>
      <w:r w:rsidR="00532B9F" w:rsidRPr="00532B9F">
        <w:rPr>
          <w:i/>
        </w:rPr>
        <w:t>users</w:t>
      </w:r>
      <w:proofErr w:type="spellEnd"/>
      <w:r w:rsidR="00532B9F">
        <w:t>, cuj</w:t>
      </w:r>
      <w:r w:rsidR="00C061A1">
        <w:t>a</w:t>
      </w:r>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4DE27F5" w:rsidR="000B6FB9" w:rsidRDefault="000B6FB9" w:rsidP="00972812">
      <w:pPr>
        <w:pStyle w:val="Legenda"/>
        <w:rPr>
          <w:noProof/>
        </w:rPr>
      </w:pPr>
      <w:bookmarkStart w:id="107" w:name="_Ref54973329"/>
      <w:bookmarkStart w:id="108" w:name="_Toc55260893"/>
      <w:r>
        <w:t xml:space="preserve">Figura </w:t>
      </w:r>
      <w:fldSimple w:instr=" SEQ Figura \* ARABIC ">
        <w:r w:rsidR="00772326">
          <w:rPr>
            <w:noProof/>
          </w:rPr>
          <w:t>18</w:t>
        </w:r>
      </w:fldSimple>
      <w:bookmarkEnd w:id="107"/>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8"/>
    </w:p>
    <w:p w14:paraId="24982577" w14:textId="0324B31E" w:rsidR="00277DEC" w:rsidRDefault="0019064E" w:rsidP="00972812">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B6F58C1" w:rsidR="000B6FB9" w:rsidRDefault="00277DEC" w:rsidP="00972812">
      <w:pPr>
        <w:pStyle w:val="Legenda"/>
      </w:pPr>
      <w:bookmarkStart w:id="109" w:name="_Ref54973321"/>
      <w:bookmarkStart w:id="110" w:name="_Toc55260894"/>
      <w:r>
        <w:t xml:space="preserve">Figura </w:t>
      </w:r>
      <w:fldSimple w:instr=" SEQ Figura \* ARABIC ">
        <w:r w:rsidR="00772326">
          <w:rPr>
            <w:noProof/>
          </w:rPr>
          <w:t>19</w:t>
        </w:r>
      </w:fldSimple>
      <w:bookmarkEnd w:id="109"/>
      <w:r>
        <w:t xml:space="preserve"> Representação dos eventos salvos no </w:t>
      </w:r>
      <w:proofErr w:type="spellStart"/>
      <w:r>
        <w:t>Firebase</w:t>
      </w:r>
      <w:proofErr w:type="spellEnd"/>
      <w:r w:rsidR="00180781">
        <w:t xml:space="preserve"> </w:t>
      </w:r>
      <w:r w:rsidR="00180781" w:rsidRPr="00A73EA3">
        <w:t>(próprio, 2020)</w:t>
      </w:r>
      <w:bookmarkEnd w:id="110"/>
    </w:p>
    <w:p w14:paraId="5D69FFD5" w14:textId="54524F58" w:rsidR="00277DEC" w:rsidRDefault="00B334B7" w:rsidP="00972812">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a reprodução das músicas, é gerado</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eventos registrados</w:t>
      </w:r>
      <w:r w:rsidR="000B7E73">
        <w:t xml:space="preserve"> -</w:t>
      </w:r>
      <w:r w:rsidR="00A65F9D">
        <w:t xml:space="preserve"> gerando</w:t>
      </w:r>
      <w:r w:rsidR="000B7E73">
        <w:t>,</w:t>
      </w:r>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2D69EF06" w:rsidR="00277DEC" w:rsidRDefault="00277DEC" w:rsidP="00972812">
      <w:pPr>
        <w:pStyle w:val="Legenda"/>
      </w:pPr>
      <w:bookmarkStart w:id="111" w:name="_Ref54973316"/>
      <w:bookmarkStart w:id="112" w:name="_Toc55260895"/>
      <w:r>
        <w:t xml:space="preserve">Figura </w:t>
      </w:r>
      <w:fldSimple w:instr=" SEQ Figura \* ARABIC ">
        <w:r w:rsidR="00772326">
          <w:rPr>
            <w:noProof/>
          </w:rPr>
          <w:t>20</w:t>
        </w:r>
      </w:fldSimple>
      <w:bookmarkEnd w:id="111"/>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2"/>
    </w:p>
    <w:p w14:paraId="38B4F8EF" w14:textId="56FEDFDF" w:rsidR="00277DEC" w:rsidRPr="00860C67" w:rsidRDefault="00324F5C" w:rsidP="00972812">
      <w:pPr>
        <w:rPr>
          <w:b/>
          <w:bCs/>
        </w:rPr>
      </w:pPr>
      <w:r>
        <w:lastRenderedPageBreak/>
        <w:tab/>
      </w:r>
      <w:r w:rsidR="0049713B">
        <w:t>Visando uma</w:t>
      </w:r>
      <w:r>
        <w:t xml:space="preserve"> relação</w:t>
      </w:r>
      <w:r w:rsidR="00093383">
        <w:t>,</w:t>
      </w:r>
      <w:r>
        <w:t xml:space="preserve"> é realizado um loop em cima dos eventos de cada contexto</w:t>
      </w:r>
      <w:r w:rsidR="00F1577E">
        <w:t>,</w:t>
      </w:r>
      <w:r>
        <w:t xml:space="preserve"> cria</w:t>
      </w:r>
      <w:r w:rsidR="00F1577E">
        <w:t>n</w:t>
      </w:r>
      <w:r>
        <w:t xml:space="preserve">do uma lista chamada </w:t>
      </w:r>
      <w:proofErr w:type="spellStart"/>
      <w:r w:rsidRPr="00324F5C">
        <w:rPr>
          <w:i/>
        </w:rPr>
        <w:t>musicTable</w:t>
      </w:r>
      <w:proofErr w:type="spellEnd"/>
      <w:r w:rsidR="00A277E4">
        <w:t>.</w:t>
      </w:r>
      <w:r w:rsidR="00655771">
        <w:t xml:space="preserve"> Tal,</w:t>
      </w:r>
      <w:r w:rsidR="009200A4">
        <w:t xml:space="preserve"> é</w:t>
      </w:r>
      <w:r w:rsidR="00E77555">
        <w:t xml:space="preserve"> preenchida </w:t>
      </w:r>
      <w:r w:rsidR="00A277E4">
        <w:t>dos</w:t>
      </w:r>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655771">
        <w:rPr>
          <w:i/>
        </w:rPr>
        <w:t>,</w:t>
      </w:r>
      <w:r w:rsidR="003358E0">
        <w:t xml:space="preserve"> relacionados ao contexto da </w:t>
      </w:r>
      <w:r w:rsidR="008B0BD7">
        <w:t>música</w:t>
      </w:r>
      <w:r w:rsidR="00655771">
        <w:t>,</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655771">
        <w:rPr>
          <w:i/>
        </w:rPr>
        <w:t>,</w:t>
      </w:r>
      <w:r w:rsidR="003358E0">
        <w:t xml:space="preserve"> </w:t>
      </w:r>
      <w:r w:rsidR="00E35A84">
        <w:t xml:space="preserve">e </w:t>
      </w:r>
      <w:r w:rsidR="003358E0">
        <w:t>relacionados ao contexto do usuário.</w:t>
      </w:r>
      <w:r w:rsidR="00860C67">
        <w:t xml:space="preserve"> </w:t>
      </w:r>
      <w:r w:rsidR="00244DFE">
        <w:t>Ademais, o</w:t>
      </w:r>
      <w:r w:rsidR="00860C67">
        <w:t xml:space="preserve">s </w:t>
      </w:r>
      <w:r w:rsidR="00F75E5F">
        <w:t>termos</w:t>
      </w:r>
      <w:r w:rsidR="00860C67">
        <w:t xml:space="preserve">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5EE201F" w:rsidR="00277DEC" w:rsidRDefault="00E56732" w:rsidP="00972812">
      <w:pPr>
        <w:pStyle w:val="Legenda"/>
      </w:pPr>
      <w:bookmarkStart w:id="113" w:name="_Ref54973306"/>
      <w:bookmarkStart w:id="114" w:name="_Toc55260896"/>
      <w:r>
        <w:t xml:space="preserve">Figura </w:t>
      </w:r>
      <w:fldSimple w:instr=" SEQ Figura \* ARABIC ">
        <w:r w:rsidR="00772326">
          <w:rPr>
            <w:noProof/>
          </w:rPr>
          <w:t>21</w:t>
        </w:r>
      </w:fldSimple>
      <w:bookmarkEnd w:id="113"/>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4"/>
    </w:p>
    <w:p w14:paraId="4974A4D1" w14:textId="4D2D88E5" w:rsidR="00B548EC" w:rsidRDefault="001110DF" w:rsidP="00972812">
      <w:r>
        <w:tab/>
        <w:t>Nas</w:t>
      </w:r>
      <w:r w:rsidR="00705AD1">
        <w:t xml:space="preserve"> duas etapas</w:t>
      </w:r>
      <w:r w:rsidR="00E4388E">
        <w:t xml:space="preserve"> seguintes</w:t>
      </w:r>
      <w:r w:rsidR="00705AD1">
        <w:t xml:space="preserve"> </w:t>
      </w:r>
      <w:r w:rsidR="008E1C55">
        <w:t>(</w:t>
      </w:r>
      <w:r w:rsidR="00705AD1">
        <w:t>“</w:t>
      </w:r>
      <w:r w:rsidR="00705AD1" w:rsidRPr="00705AD1">
        <w:t>busca informações das músicas</w:t>
      </w:r>
      <w:r w:rsidR="00705AD1">
        <w:t>” e “</w:t>
      </w:r>
      <w:r w:rsidR="00705AD1" w:rsidRPr="00705AD1">
        <w:t>busca informações dos artistas (gênero)</w:t>
      </w:r>
      <w:r w:rsidR="00705AD1">
        <w:t>”</w:t>
      </w:r>
      <w:r w:rsidR="008E1C55">
        <w:t>)</w:t>
      </w:r>
      <w:r>
        <w:t xml:space="preserve">, </w:t>
      </w:r>
      <w:r w:rsidR="00B63D74">
        <w:t>direcion</w:t>
      </w:r>
      <w:r w:rsidR="007B469C">
        <w:t>á-lo-ia</w:t>
      </w:r>
      <w:r w:rsidR="00842F8E">
        <w:t>, o cliente,</w:t>
      </w:r>
      <w:r w:rsidR="007B469C">
        <w:t xml:space="preserve"> a</w:t>
      </w:r>
      <w:r>
        <w:t xml:space="preserve"> uma busca nas API’s do Spotify, utilizando os </w:t>
      </w:r>
      <w:r w:rsidRPr="00017ED1">
        <w:rPr>
          <w:i/>
          <w:iCs w:val="0"/>
        </w:rPr>
        <w:t>uris</w:t>
      </w:r>
      <w:r>
        <w:t xml:space="preserve"> da </w:t>
      </w:r>
      <w:r w:rsidR="00E81433">
        <w:t>música</w:t>
      </w:r>
      <w:r>
        <w:t xml:space="preserve"> e artistas,</w:t>
      </w:r>
      <w:r w:rsidR="002C09E3">
        <w:t xml:space="preserve"> </w:t>
      </w:r>
      <w:r w:rsidR="00DA3584">
        <w:t>a</w:t>
      </w:r>
      <w:r w:rsidR="002C09E3">
        <w:t xml:space="preserve"> fim</w:t>
      </w:r>
      <w:r w:rsidR="006174C8">
        <w:t xml:space="preserve"> de</w:t>
      </w:r>
      <w:r w:rsidR="002C09E3">
        <w:t xml:space="preserve"> obter os gêneros musicais.</w:t>
      </w:r>
      <w:r w:rsidR="00B34473">
        <w:t xml:space="preserve"> </w:t>
      </w:r>
      <w:r w:rsidR="00454001">
        <w:t xml:space="preserve">O resultado dela é um dicionário chamado </w:t>
      </w:r>
      <w:proofErr w:type="spellStart"/>
      <w:r w:rsidR="00454001" w:rsidRPr="00973CBA">
        <w:rPr>
          <w:i/>
        </w:rPr>
        <w:t>artistsMap</w:t>
      </w:r>
      <w:proofErr w:type="spellEnd"/>
      <w:r w:rsidR="00454001">
        <w:t xml:space="preserve"> rela</w:t>
      </w:r>
      <w:r w:rsidR="00725795">
        <w:t>ciona</w:t>
      </w:r>
      <w:r w:rsidR="000C4BF5">
        <w:t>n</w:t>
      </w:r>
      <w:r w:rsidR="00725795">
        <w:t>do</w:t>
      </w:r>
      <w:r w:rsidR="00454001">
        <w:t xml:space="preserve"> os </w:t>
      </w:r>
      <w:r w:rsidR="00454001" w:rsidRPr="00017ED1">
        <w:rPr>
          <w:i/>
          <w:iCs w:val="0"/>
        </w:rPr>
        <w:t>uris</w:t>
      </w:r>
      <w:r w:rsidR="00454001">
        <w:t xml:space="preserve"> com os dados de cada artista.</w:t>
      </w:r>
      <w:r w:rsidR="00BF6DD4">
        <w:t xml:space="preserve"> Devido a uma limitação do Spotify, </w:t>
      </w:r>
      <w:r w:rsidR="000C4BF5">
        <w:t>a</w:t>
      </w:r>
      <w:r w:rsidR="00BF6DD4">
        <w:t xml:space="preserve"> busca </w:t>
      </w:r>
      <w:r w:rsidR="00AC5B97">
        <w:t>se fará</w:t>
      </w:r>
      <w:r w:rsidR="00BF6DD4">
        <w:t xml:space="preserve"> de 50 em 50 uris</w:t>
      </w:r>
      <w:r w:rsidR="002B331B">
        <w:t>.</w:t>
      </w:r>
      <w:r w:rsidR="00007C83">
        <w:t xml:space="preserve"> </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678A6EC0" w:rsidR="005829DE" w:rsidRDefault="004415D8" w:rsidP="00972812">
      <w:pPr>
        <w:pStyle w:val="Legenda"/>
      </w:pPr>
      <w:bookmarkStart w:id="115" w:name="_Ref54973298"/>
      <w:bookmarkStart w:id="116" w:name="_Toc55260897"/>
      <w:r>
        <w:t xml:space="preserve">Figura </w:t>
      </w:r>
      <w:fldSimple w:instr=" SEQ Figura \* ARABIC ">
        <w:r w:rsidR="00772326">
          <w:rPr>
            <w:noProof/>
          </w:rPr>
          <w:t>22</w:t>
        </w:r>
      </w:fldSimple>
      <w:bookmarkEnd w:id="115"/>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6"/>
    </w:p>
    <w:p w14:paraId="4C3E69BF" w14:textId="1FD73AFB" w:rsidR="007258A1" w:rsidRDefault="00AA35A0" w:rsidP="00972812">
      <w:r w:rsidRPr="00B4632C">
        <w:tab/>
      </w:r>
      <w:r w:rsidR="00844EF2">
        <w:t>O</w:t>
      </w:r>
      <w:r>
        <w:t xml:space="preserve">s dados </w:t>
      </w:r>
      <w:r w:rsidR="00B61A86">
        <w:t>n</w:t>
      </w:r>
      <w:r>
        <w:t>o Spotify</w:t>
      </w:r>
      <w:r w:rsidR="001238DD">
        <w:t>, nos seus devidos processos</w:t>
      </w:r>
      <w:r>
        <w:t xml:space="preserve">, </w:t>
      </w:r>
      <w:r w:rsidR="00FC6F79">
        <w:t>obtiveram</w:t>
      </w:r>
      <w:r>
        <w:t xml:space="preserve"> </w:t>
      </w:r>
      <w:r w:rsidR="00612211">
        <w:t>a lista dos</w:t>
      </w:r>
      <w:r>
        <w:t xml:space="preserve"> gênero</w:t>
      </w:r>
      <w:r w:rsidR="00612211">
        <w:t>s</w:t>
      </w:r>
      <w:r>
        <w:t xml:space="preserve"> das músicas através dos artistas</w:t>
      </w:r>
      <w:r w:rsidR="003016B2">
        <w:t>.</w:t>
      </w:r>
      <w:r w:rsidR="00B07FD4">
        <w:t xml:space="preserve"> </w:t>
      </w:r>
      <w:r w:rsidR="003016B2">
        <w:t>A</w:t>
      </w:r>
      <w:r w:rsidR="00B07FD4">
        <w:t xml:space="preserve"> pos</w:t>
      </w:r>
      <w:r w:rsidR="003016B2">
        <w:t>teriori,</w:t>
      </w:r>
      <w:r w:rsidR="00122BC0">
        <w:t xml:space="preserve"> adi</w:t>
      </w:r>
      <w:r w:rsidR="00A50059">
        <w:t>ciona</w:t>
      </w:r>
      <w:r w:rsidR="00EE222E">
        <w:t>-o</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w:t>
      </w:r>
      <w:r w:rsidR="009A6018">
        <w:t>,</w:t>
      </w:r>
      <w:r w:rsidR="00612211">
        <w:t xml:space="preserve"> um por linha</w:t>
      </w:r>
      <w:r w:rsidR="007F64D4">
        <w:t xml:space="preserve"> </w:t>
      </w:r>
      <w:r w:rsidR="008105AB">
        <w:t>e, no</w:t>
      </w:r>
      <w:r w:rsidR="007F64D4">
        <w:t xml:space="preserve"> fim, removido a música, pois ela iria </w:t>
      </w:r>
      <w:r w:rsidR="007F64D4">
        <w:lastRenderedPageBreak/>
        <w:t>atrapalhar o resultado do algoritmo</w:t>
      </w:r>
      <w:r w:rsidR="008C2AAB">
        <w:t>. Com isso</w:t>
      </w:r>
      <w:r w:rsidR="00B5076D">
        <w:t>,</w:t>
      </w:r>
      <w:r w:rsidR="008C2AAB">
        <w:t xml:space="preserve"> </w:t>
      </w:r>
      <w:r w:rsidR="00E971A4">
        <w:t>surgiu, propositalmente,</w:t>
      </w:r>
      <w:r w:rsidR="008C2AAB">
        <w:t xml:space="preserve"> a lista </w:t>
      </w:r>
      <w:proofErr w:type="spellStart"/>
      <w:r w:rsidR="008C2AAB" w:rsidRPr="00A00B4A">
        <w:rPr>
          <w:i/>
        </w:rPr>
        <w:t>genreTable</w:t>
      </w:r>
      <w:proofErr w:type="spellEnd"/>
      <w:r w:rsidR="00B5076D">
        <w:t>, deixando, assim,</w:t>
      </w:r>
      <w:r w:rsidR="00A00B4A">
        <w:t xml:space="preserve"> o </w:t>
      </w:r>
      <w:proofErr w:type="spellStart"/>
      <w:r w:rsidR="00A00B4A" w:rsidRPr="00122BC0">
        <w:rPr>
          <w:i/>
        </w:rPr>
        <w:t>musicTable</w:t>
      </w:r>
      <w:proofErr w:type="spellEnd"/>
      <w:r w:rsidR="00B5076D">
        <w:rPr>
          <w:i/>
        </w:rPr>
        <w:t xml:space="preserve"> </w:t>
      </w:r>
      <w:r w:rsidR="00B5076D" w:rsidRPr="00017ED1">
        <w:rPr>
          <w:iCs w:val="0"/>
        </w:rPr>
        <w:t>em desuso</w:t>
      </w:r>
      <w:r w:rsidR="008C2AAB">
        <w:t>.</w:t>
      </w:r>
    </w:p>
    <w:p w14:paraId="5176B2B5" w14:textId="01F56DE6" w:rsidR="009E4CB2" w:rsidRDefault="009E4CB2" w:rsidP="00972812">
      <w:r>
        <w:tab/>
      </w:r>
      <w:r w:rsidR="004B35EA">
        <w:t>Gozando d</w:t>
      </w:r>
      <w:r>
        <w:t>a</w:t>
      </w:r>
      <w:r w:rsidR="004B35EA">
        <w:t xml:space="preserve"> completude da</w:t>
      </w:r>
      <w:r>
        <w:t xml:space="preserve"> tabel</w:t>
      </w:r>
      <w:r w:rsidR="004B35EA">
        <w:t>a</w:t>
      </w:r>
      <w:r>
        <w:t>,</w:t>
      </w:r>
      <w:r w:rsidR="001C524D">
        <w:t xml:space="preserve"> principiou</w:t>
      </w:r>
      <w:r>
        <w:t xml:space="preserve"> um tratamento dos valores dos eventos que eram múltiplos</w:t>
      </w:r>
      <w:r w:rsidR="00D82A5A">
        <w:t>. Tais</w:t>
      </w:r>
      <w:r w:rsidR="00CF411F">
        <w:t xml:space="preserve"> continham mais de uma informação </w:t>
      </w:r>
      <w:r w:rsidR="002B6379">
        <w:t>nos mesmos eventos</w:t>
      </w:r>
      <w:r w:rsidR="005F2475">
        <w:t>,</w:t>
      </w:r>
      <w:r w:rsidR="00CF411F">
        <w:t xml:space="preserve"> através do “;”</w:t>
      </w:r>
      <w:r w:rsidR="00323534">
        <w:t xml:space="preserve"> ou </w:t>
      </w:r>
      <w:r w:rsidR="00B51798">
        <w:t>possuíam</w:t>
      </w:r>
      <w:r w:rsidR="00323534">
        <w:t xml:space="preserve"> uma quantidade maior</w:t>
      </w:r>
      <w:r w:rsidR="000E3DC8">
        <w:t xml:space="preserve"> do</w:t>
      </w:r>
      <w:r w:rsidR="00323534">
        <w:t xml:space="preserve"> que 1 nos campos</w:t>
      </w:r>
      <w:r w:rsidR="000E3DC8">
        <w:t xml:space="preserve"> de</w:t>
      </w:r>
      <w:r w:rsidR="00323534">
        <w:t xml:space="preserve">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7FD198C7" w:rsidR="007358DD" w:rsidRPr="00AA35A0" w:rsidRDefault="007358DD" w:rsidP="00972812">
      <w:pPr>
        <w:pStyle w:val="Legenda"/>
      </w:pPr>
      <w:bookmarkStart w:id="117" w:name="_Ref53955795"/>
      <w:bookmarkStart w:id="118" w:name="_Toc55260898"/>
      <w:r>
        <w:t xml:space="preserve">Figura </w:t>
      </w:r>
      <w:fldSimple w:instr=" SEQ Figura \* ARABIC ">
        <w:r w:rsidR="00772326">
          <w:rPr>
            <w:noProof/>
          </w:rPr>
          <w:t>23</w:t>
        </w:r>
      </w:fldSimple>
      <w:bookmarkEnd w:id="117"/>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8"/>
    </w:p>
    <w:p w14:paraId="57E252FA" w14:textId="08ED879D" w:rsidR="005A7271" w:rsidRDefault="005A7271" w:rsidP="00972812">
      <w:r>
        <w:tab/>
        <w:t xml:space="preserve">No fim, </w:t>
      </w:r>
      <w:r w:rsidR="008928BD">
        <w:t>era necessário</w:t>
      </w:r>
      <w:r>
        <w:t xml:space="preserve">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rsidR="00F5761B">
        <w:t>, caso quisesse</w:t>
      </w:r>
      <w:r>
        <w:t xml:space="preserve"> transformar as características e classes de cada evento da tabela em números inteiros</w:t>
      </w:r>
      <w:r w:rsidR="00AD793C">
        <w:t>;</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D466484" w:rsidR="00D90707" w:rsidRPr="00D90707" w:rsidRDefault="004E04AF" w:rsidP="00972812">
      <w:pPr>
        <w:pStyle w:val="Ttulo3"/>
      </w:pPr>
      <w:bookmarkStart w:id="119" w:name="_Ref54908939"/>
      <w:bookmarkStart w:id="120" w:name="_Toc55260968"/>
      <w:r>
        <w:t>Testes com KNN</w:t>
      </w:r>
      <w:bookmarkEnd w:id="119"/>
      <w:bookmarkEnd w:id="120"/>
    </w:p>
    <w:p w14:paraId="5DE02447" w14:textId="2AE93189" w:rsidR="00BD4BAC" w:rsidRDefault="00691D99" w:rsidP="00972812">
      <w:r w:rsidRPr="00A02EEA">
        <w:tab/>
      </w:r>
      <w:r w:rsidRPr="00691D99">
        <w:t>No final</w:t>
      </w:r>
      <w:r>
        <w:t xml:space="preserve">, o </w:t>
      </w:r>
      <w:proofErr w:type="spellStart"/>
      <w:r w:rsidRPr="00A00B4A">
        <w:rPr>
          <w:i/>
        </w:rPr>
        <w:t>genreTable</w:t>
      </w:r>
      <w:proofErr w:type="spellEnd"/>
      <w:r w:rsidR="004951D0">
        <w:rPr>
          <w:i/>
        </w:rPr>
        <w:t>,</w:t>
      </w:r>
      <w:r>
        <w:t xml:space="preserve"> </w:t>
      </w:r>
      <w:r w:rsidR="004951D0">
        <w:t>convertido</w:t>
      </w:r>
      <w:r w:rsidR="006F44DD">
        <w:t xml:space="preserve"> em </w:t>
      </w:r>
      <w:r w:rsidR="00902A7F">
        <w:t xml:space="preserve">um </w:t>
      </w:r>
      <w:r w:rsidR="00902A7F" w:rsidRPr="007B2298">
        <w:rPr>
          <w:i/>
        </w:rPr>
        <w:t>data</w:t>
      </w:r>
      <w:r w:rsidRPr="007B2298">
        <w:rPr>
          <w:i/>
        </w:rPr>
        <w:t xml:space="preserve"> frame</w:t>
      </w:r>
      <w:r>
        <w:t xml:space="preserve"> da </w:t>
      </w:r>
      <w:proofErr w:type="spellStart"/>
      <w:r w:rsidRPr="00F33334">
        <w:rPr>
          <w:i/>
        </w:rPr>
        <w:t>lib</w:t>
      </w:r>
      <w:proofErr w:type="spellEnd"/>
      <w:r>
        <w:t xml:space="preserve"> panda</w:t>
      </w:r>
      <w:r w:rsidR="006D1352">
        <w:t>s</w:t>
      </w:r>
      <w:r w:rsidR="004F2FB8">
        <w:t>, sofreu</w:t>
      </w:r>
      <w:r>
        <w:t xml:space="preserve"> </w:t>
      </w:r>
      <w:r w:rsidR="00F233C9">
        <w:t>certa</w:t>
      </w:r>
      <w:r>
        <w:t xml:space="preserve"> separação da coluna gênero da tabela</w:t>
      </w:r>
      <w:r w:rsidR="00F233C9">
        <w:t xml:space="preserve">, </w:t>
      </w:r>
      <w:r w:rsidR="00AA76C4">
        <w:t>obt</w:t>
      </w:r>
      <w:r w:rsidR="007C1D5C">
        <w:t>endo</w:t>
      </w:r>
      <w:r w:rsidR="00AA76C4">
        <w:t xml:space="preserve"> variáveis</w:t>
      </w:r>
      <w:r w:rsidR="007C1D5C">
        <w:t xml:space="preserve"> de</w:t>
      </w:r>
      <w:r w:rsidR="00AA76C4">
        <w:t xml:space="preserve"> X (características) </w:t>
      </w:r>
      <w:proofErr w:type="gramStart"/>
      <w:r w:rsidR="00AA76C4">
        <w:t xml:space="preserve">e </w:t>
      </w:r>
      <w:r w:rsidR="007C1D5C">
        <w:t xml:space="preserve"> </w:t>
      </w:r>
      <w:r w:rsidR="00AA76C4">
        <w:t>y</w:t>
      </w:r>
      <w:proofErr w:type="gramEnd"/>
      <w:r w:rsidR="00AA76C4">
        <w:t xml:space="preserve"> (classes).</w:t>
      </w:r>
      <w:r w:rsidR="00634F71">
        <w:t xml:space="preserve"> As duas são utilizadas na função </w:t>
      </w:r>
      <w:proofErr w:type="spellStart"/>
      <w:r w:rsidR="00634F71" w:rsidRPr="00634F71">
        <w:rPr>
          <w:i/>
        </w:rPr>
        <w:t>train_test_split</w:t>
      </w:r>
      <w:proofErr w:type="spellEnd"/>
      <w:r w:rsidR="00C75330">
        <w:rPr>
          <w:i/>
        </w:rPr>
        <w:t>,</w:t>
      </w:r>
      <w:r w:rsidR="00634F71">
        <w:t xml:space="preserve"> </w:t>
      </w:r>
      <w:r w:rsidR="00152445">
        <w:t>ad</w:t>
      </w:r>
      <w:r w:rsidR="00C75330">
        <w:t>quirindo</w:t>
      </w:r>
      <w:r w:rsidR="00971447">
        <w:t>, tanto</w:t>
      </w:r>
      <w:r w:rsidR="000E1AFB">
        <w:t xml:space="preserve"> características de treino (</w:t>
      </w:r>
      <w:proofErr w:type="spellStart"/>
      <w:r w:rsidR="000E1AFB" w:rsidRPr="000E1AFB">
        <w:rPr>
          <w:i/>
        </w:rPr>
        <w:t>X_train</w:t>
      </w:r>
      <w:proofErr w:type="spellEnd"/>
      <w:r w:rsidR="000E1AFB">
        <w:t>)</w:t>
      </w:r>
      <w:r w:rsidR="00C75330">
        <w:t xml:space="preserve"> e</w:t>
      </w:r>
      <w:r w:rsidR="000E1AFB">
        <w:t xml:space="preserve"> de teste (</w:t>
      </w:r>
      <w:proofErr w:type="spellStart"/>
      <w:r w:rsidR="000E1AFB" w:rsidRPr="000E1AFB">
        <w:rPr>
          <w:i/>
        </w:rPr>
        <w:t>X_test</w:t>
      </w:r>
      <w:proofErr w:type="spellEnd"/>
      <w:r w:rsidR="000E1AFB">
        <w:t>),</w:t>
      </w:r>
      <w:r w:rsidR="00971447">
        <w:t xml:space="preserve"> </w:t>
      </w:r>
      <w:r w:rsidR="00E219B3">
        <w:t>quanto</w:t>
      </w:r>
      <w:r w:rsidR="000E1AFB">
        <w:t xml:space="preserve"> classes de treino</w:t>
      </w:r>
      <w:r w:rsidR="008F0597">
        <w:t xml:space="preserve"> e teste</w:t>
      </w:r>
      <w:r w:rsidR="000E1AFB">
        <w:t xml:space="preserve"> (</w:t>
      </w:r>
      <w:proofErr w:type="spellStart"/>
      <w:r w:rsidR="000E1AFB" w:rsidRPr="000E1AFB">
        <w:rPr>
          <w:i/>
        </w:rPr>
        <w:t>y_train</w:t>
      </w:r>
      <w:proofErr w:type="spellEnd"/>
      <w:r w:rsidR="008F0597">
        <w:t>,</w:t>
      </w:r>
      <w:r w:rsidR="000E1AFB">
        <w:t xml:space="preserv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que</w:t>
      </w:r>
      <w:r w:rsidR="008B6037">
        <w:t>,</w:t>
      </w:r>
      <w:r w:rsidR="002B2B77">
        <w:t xml:space="preserve"> </w:t>
      </w:r>
      <w:r w:rsidR="00A61A0A">
        <w:t>nesse caso</w:t>
      </w:r>
      <w:r w:rsidR="008B6037">
        <w:t>,</w:t>
      </w:r>
      <w:r w:rsidR="00587109">
        <w:t xml:space="preserve"> foi</w:t>
      </w:r>
      <w:r w:rsidR="008B6037">
        <w:t xml:space="preserve"> de</w:t>
      </w:r>
      <w:r w:rsidR="00F966BB">
        <w:t xml:space="preserve"> </w:t>
      </w:r>
      <w:r w:rsidR="00FF2EA5">
        <w:t>0</w:t>
      </w:r>
      <w:r w:rsidR="004B57A4">
        <w:t>,</w:t>
      </w:r>
      <w:r w:rsidR="00FF2EA5">
        <w:t>3.</w:t>
      </w:r>
    </w:p>
    <w:p w14:paraId="584595AA" w14:textId="516DFD6F" w:rsidR="00F8355F" w:rsidRDefault="007E05CD" w:rsidP="00972812">
      <w:r>
        <w:tab/>
      </w:r>
      <w:r w:rsidR="000D059E">
        <w:t>A</w:t>
      </w:r>
      <w:r w:rsidRPr="00523340">
        <w:t xml:space="preserve"> classe </w:t>
      </w:r>
      <w:proofErr w:type="spellStart"/>
      <w:r w:rsidRPr="00523340">
        <w:rPr>
          <w:i/>
        </w:rPr>
        <w:t>KNeighborsClassifier</w:t>
      </w:r>
      <w:proofErr w:type="spellEnd"/>
      <w:r w:rsidRPr="00523340">
        <w:t xml:space="preserve"> da </w:t>
      </w:r>
      <w:proofErr w:type="spellStart"/>
      <w:r w:rsidRPr="00523340">
        <w:t>lib</w:t>
      </w:r>
      <w:proofErr w:type="spellEnd"/>
      <w:r w:rsidRPr="00523340">
        <w:t xml:space="preserve"> </w:t>
      </w:r>
      <w:proofErr w:type="spellStart"/>
      <w:proofErr w:type="gramStart"/>
      <w:r w:rsidRPr="00523340">
        <w:rPr>
          <w:i/>
        </w:rPr>
        <w:t>sklearn.neighbors</w:t>
      </w:r>
      <w:proofErr w:type="spellEnd"/>
      <w:proofErr w:type="gramEnd"/>
      <w:r w:rsidR="003C5567" w:rsidRPr="00017ED1">
        <w:rPr>
          <w:i/>
        </w:rPr>
        <w:t xml:space="preserve"> </w:t>
      </w:r>
      <w:r w:rsidR="00523340" w:rsidRPr="00017ED1">
        <w:t>ser</w:t>
      </w:r>
      <w:r w:rsidR="00523340">
        <w:t>viu de base para o êxito</w:t>
      </w:r>
      <w:r w:rsidR="000D059E">
        <w:t xml:space="preserve"> no funcionamento do KNN.</w:t>
      </w:r>
      <w:r w:rsidR="008B31B3" w:rsidRPr="00523340">
        <w:t xml:space="preserve"> </w:t>
      </w:r>
      <w:r w:rsidR="000D059E">
        <w:t>N</w:t>
      </w:r>
      <w:r w:rsidR="008B31B3" w:rsidRPr="008B31B3">
        <w:t>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xml:space="preserve"> que</w:t>
      </w:r>
      <w:r w:rsidR="000E3F59">
        <w:t>,</w:t>
      </w:r>
      <w:r w:rsidR="000E785A">
        <w:t xml:space="preserve"> </w:t>
      </w:r>
      <w:r w:rsidR="00FD0BF5">
        <w:t>à vista disso</w:t>
      </w:r>
      <w:r w:rsidR="000E3F59">
        <w:t>,</w:t>
      </w:r>
      <w:r w:rsidR="000E785A">
        <w:t xml:space="preserve"> </w:t>
      </w:r>
      <w:r w:rsidR="00327F0A">
        <w:t>refere-se ao</w:t>
      </w:r>
      <w:r w:rsidR="000E785A">
        <w:t xml:space="preserve"> 3.</w:t>
      </w:r>
    </w:p>
    <w:p w14:paraId="3B4E78CD" w14:textId="5FC3E777" w:rsidR="007E05CD" w:rsidRDefault="00F8355F" w:rsidP="00972812">
      <w:r>
        <w:tab/>
      </w:r>
      <w:r w:rsidR="009E07AC">
        <w:t xml:space="preserve">Iniciando a classe, obtemos a variável </w:t>
      </w:r>
      <w:r w:rsidR="009E07AC" w:rsidRPr="009E07AC">
        <w:rPr>
          <w:i/>
        </w:rPr>
        <w:t>model</w:t>
      </w:r>
      <w:r w:rsidR="004C1BFF">
        <w:t>.</w:t>
      </w:r>
      <w:r w:rsidR="009E07AC" w:rsidRPr="009E07AC">
        <w:t xml:space="preserve"> </w:t>
      </w:r>
      <w:r w:rsidR="00E15454">
        <w:t xml:space="preserve">Com </w:t>
      </w:r>
      <w:r w:rsidR="009E07AC">
        <w:t xml:space="preserve">ela, </w:t>
      </w:r>
      <w:r w:rsidR="00237371">
        <w:t>põe-se</w:t>
      </w:r>
      <w:r w:rsidR="009E07AC">
        <w:t xml:space="preserve">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w:t>
      </w:r>
      <w:r w:rsidR="00794B95">
        <w:t>de modo que</w:t>
      </w:r>
      <w:r w:rsidR="00AF0E94">
        <w:t xml:space="preserve"> suport</w:t>
      </w:r>
      <w:r w:rsidR="00794B95">
        <w:t>e</w:t>
      </w:r>
      <w:r w:rsidR="00AF0E94">
        <w:t xml:space="preserve"> </w:t>
      </w:r>
      <w:r w:rsidR="001405F7">
        <w:t>dois</w:t>
      </w:r>
      <w:r w:rsidR="00AF0E94">
        <w:t xml:space="preserve"> </w:t>
      </w:r>
      <w:r w:rsidR="00A12877">
        <w:t>parâmetros</w:t>
      </w:r>
      <w:r w:rsidR="00AF0E94">
        <w:t>: (i) dados de treino; (</w:t>
      </w:r>
      <w:proofErr w:type="spellStart"/>
      <w:r w:rsidR="00AF0E94">
        <w:t>ii</w:t>
      </w:r>
      <w:proofErr w:type="spellEnd"/>
      <w:r w:rsidR="00AF0E94">
        <w:t>) valores alvo.</w:t>
      </w:r>
      <w:r w:rsidR="00A12877">
        <w:t xml:space="preserve"> </w:t>
      </w:r>
      <w:r w:rsidR="007B2EDA">
        <w:t>Assim sendo,</w:t>
      </w:r>
      <w:r w:rsidR="00A12877">
        <w:t xml:space="preserve"> já é </w:t>
      </w:r>
      <w:r w:rsidR="000365FD">
        <w:t>iminente</w:t>
      </w:r>
      <w:r w:rsidR="00A12877">
        <w:t xml:space="preserve"> utilizar o modelo criado </w:t>
      </w:r>
      <w:r w:rsidR="00834C5B">
        <w:t xml:space="preserve">em proveito de </w:t>
      </w:r>
      <w:r w:rsidR="00A12877">
        <w:t>predizer o</w:t>
      </w:r>
      <w:r w:rsidR="00A736E0">
        <w:t>s próximos alvos</w:t>
      </w:r>
      <w:r w:rsidR="004F7693">
        <w:t xml:space="preserve"> que</w:t>
      </w:r>
      <w:r w:rsidR="00C10078">
        <w:t>,</w:t>
      </w:r>
      <w:r w:rsidR="004F7693">
        <w:t xml:space="preserve"> no </w:t>
      </w:r>
      <w:r w:rsidR="004F7693" w:rsidRPr="004F7693">
        <w:rPr>
          <w:i/>
        </w:rPr>
        <w:t>sklearn</w:t>
      </w:r>
      <w:r w:rsidR="00C10078">
        <w:rPr>
          <w:i/>
        </w:rPr>
        <w:t>,</w:t>
      </w:r>
      <w:r w:rsidR="004F7693">
        <w:t xml:space="preserve"> é rodado através do método </w:t>
      </w:r>
      <w:proofErr w:type="spellStart"/>
      <w:r w:rsidR="004F7693" w:rsidRPr="00F33E07">
        <w:rPr>
          <w:i/>
        </w:rPr>
        <w:t>predict</w:t>
      </w:r>
      <w:proofErr w:type="spellEnd"/>
      <w:r w:rsidR="009F5AE7">
        <w:t>.</w:t>
      </w:r>
      <w:r w:rsidR="00E41F55">
        <w:t xml:space="preserve"> </w:t>
      </w:r>
      <w:r w:rsidR="009F5AE7">
        <w:t>Ele transfere</w:t>
      </w:r>
      <w:r w:rsidR="00E41F55">
        <w:t xml:space="preserve"> </w:t>
      </w:r>
      <w:r w:rsidR="00E41F55">
        <w:lastRenderedPageBreak/>
        <w:t xml:space="preserve">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5F9CDE1A" w:rsidR="00972812" w:rsidRDefault="00A33BFC" w:rsidP="00972812">
      <w:r>
        <w:tab/>
      </w:r>
      <w:r w:rsidR="00DA6BB2">
        <w:t>Em suma, u</w:t>
      </w:r>
      <w:r w:rsidR="00864E51">
        <w:t>m teste</w:t>
      </w:r>
      <w:r w:rsidR="004455C7">
        <w:t>, efetua</w:t>
      </w:r>
      <w:r w:rsidR="00F67CE3">
        <w:t>do</w:t>
      </w:r>
      <w:r w:rsidR="00751FD7">
        <w:t xml:space="preserve"> através do método </w:t>
      </w:r>
      <w:r w:rsidR="00751FD7" w:rsidRPr="00751FD7">
        <w:rPr>
          <w:i/>
        </w:rPr>
        <w:t>score</w:t>
      </w:r>
      <w:r w:rsidR="00864E51">
        <w:t xml:space="preserve"> na performance da predição do algoritmo e </w:t>
      </w:r>
      <w:r w:rsidR="00FA5F4E">
        <w:t xml:space="preserve">do </w:t>
      </w:r>
      <w:r w:rsidR="00864E51">
        <w:t xml:space="preserve">modelo informado ao </w:t>
      </w:r>
      <w:r w:rsidR="00864E51" w:rsidRPr="00E7273F">
        <w:rPr>
          <w:i/>
        </w:rPr>
        <w:t>sklearn</w:t>
      </w:r>
      <w:r w:rsidR="00210A77">
        <w:t xml:space="preserve">, </w:t>
      </w:r>
      <w:r w:rsidR="005A7C3A">
        <w:t>recebe</w:t>
      </w:r>
      <w:r w:rsidR="000771B1">
        <w:t>u</w:t>
      </w:r>
      <w:r w:rsidR="005A7C3A">
        <w:t xml:space="preserve"> por parâmetro</w:t>
      </w:r>
      <w:r w:rsidR="00FF3850">
        <w:t xml:space="preserve"> suas constatações</w:t>
      </w:r>
      <w:r w:rsidR="001850B4">
        <w:t>,</w:t>
      </w:r>
      <w:r w:rsidR="005A7C3A">
        <w:t xml:space="preserve"> retiradas </w:t>
      </w:r>
      <w:r w:rsidR="005A2621">
        <w:t>n</w:t>
      </w:r>
      <w:r w:rsidR="005A7C3A">
        <w:t>o modelo (</w:t>
      </w:r>
      <w:proofErr w:type="spellStart"/>
      <w:r w:rsidR="005A7C3A" w:rsidRPr="005A7C3A">
        <w:rPr>
          <w:i/>
        </w:rPr>
        <w:t>X_test</w:t>
      </w:r>
      <w:proofErr w:type="spellEnd"/>
      <w:r w:rsidR="005A7C3A">
        <w:t>)</w:t>
      </w:r>
      <w:r w:rsidR="00FA5F4E">
        <w:t>.</w:t>
      </w:r>
      <w:r w:rsidR="005A7C3A">
        <w:t xml:space="preserve"> </w:t>
      </w:r>
      <w:r w:rsidR="005A2621">
        <w:t>A</w:t>
      </w:r>
      <w:r w:rsidR="005A7C3A">
        <w:t>s classes</w:t>
      </w:r>
      <w:r w:rsidR="0099668D">
        <w:t xml:space="preserve"> dele</w:t>
      </w:r>
      <w:r w:rsidR="00CE569C">
        <w:t>,</w:t>
      </w:r>
      <w:r w:rsidR="005A7C3A">
        <w:t xml:space="preserve"> retiradas do modelo (</w:t>
      </w:r>
      <w:proofErr w:type="spellStart"/>
      <w:r w:rsidR="005A7C3A" w:rsidRPr="005A7C3A">
        <w:rPr>
          <w:i/>
        </w:rPr>
        <w:t>y_test</w:t>
      </w:r>
      <w:proofErr w:type="spellEnd"/>
      <w:r w:rsidR="005A7C3A">
        <w:t>)</w:t>
      </w:r>
      <w:r w:rsidR="003D6DDB">
        <w:t>,</w:t>
      </w:r>
      <w:r w:rsidR="00A31EAE">
        <w:t xml:space="preserve"> retorna</w:t>
      </w:r>
      <w:r w:rsidR="003D6DDB">
        <w:t>ram</w:t>
      </w:r>
      <w:r w:rsidR="00A31EAE">
        <w:t xml:space="preserve"> </w:t>
      </w:r>
      <w:r w:rsidR="00EF4A01">
        <w:t>à</w:t>
      </w:r>
      <w:r w:rsidR="00A31EAE">
        <w:t xml:space="preserve"> acurácia do modelo gerado</w:t>
      </w:r>
      <w:r w:rsidR="003D6DDB">
        <w:t>,</w:t>
      </w:r>
      <w:r w:rsidR="00EF4A01">
        <w:t xml:space="preserve"> obte</w:t>
      </w:r>
      <w:r w:rsidR="003D6DDB">
        <w:t>ndo</w:t>
      </w:r>
      <w:r w:rsidR="00EF4A01">
        <w:t xml:space="preserve"> uma média de 0,15 nos testes realizados.</w:t>
      </w:r>
    </w:p>
    <w:p w14:paraId="1C6251BA" w14:textId="714C33C5" w:rsidR="00972812" w:rsidRDefault="00972812" w:rsidP="00972812">
      <w:pPr>
        <w:pStyle w:val="Ttulo3"/>
      </w:pPr>
      <w:bookmarkStart w:id="121" w:name="_Toc55260969"/>
      <w:r>
        <w:t>Taxonomia dos gêneros</w:t>
      </w:r>
      <w:bookmarkEnd w:id="121"/>
    </w:p>
    <w:p w14:paraId="374E4EDB" w14:textId="1FA4528B" w:rsidR="009863A4" w:rsidRDefault="00972812" w:rsidP="00972812">
      <w:r>
        <w:tab/>
      </w:r>
      <w:r w:rsidR="004F7ED2">
        <w:t>I</w:t>
      </w:r>
      <w:r w:rsidR="000D33E5">
        <w:t>ntenta</w:t>
      </w:r>
      <w:r w:rsidR="00F806D1">
        <w:t>ndo manter,</w:t>
      </w:r>
      <w:r w:rsidR="00715C18">
        <w:t xml:space="preserve"> nas classes de predição, somente </w:t>
      </w:r>
      <w:r w:rsidR="000218AB">
        <w:t>o</w:t>
      </w:r>
      <w:r w:rsidR="00715C18">
        <w:t xml:space="preserve"> principal</w:t>
      </w:r>
      <w:r w:rsidR="000218AB">
        <w:t xml:space="preserve"> do </w:t>
      </w:r>
      <w:r w:rsidR="000218AB" w:rsidRPr="007510AF">
        <w:rPr>
          <w:i/>
          <w:iCs w:val="0"/>
        </w:rPr>
        <w:t>score</w:t>
      </w:r>
      <w:r w:rsidR="000218AB">
        <w:t xml:space="preserve"> de recomendação</w:t>
      </w:r>
      <w:r w:rsidR="004F7ED2">
        <w:t xml:space="preserve"> na sua melhoria</w:t>
      </w:r>
      <w:r w:rsidR="00715C18">
        <w:t>,</w:t>
      </w:r>
      <w:r w:rsidR="005F50E1">
        <w:t xml:space="preserve"> efetuou-se uma busca dos principais</w:t>
      </w:r>
      <w:r w:rsidR="00D121B1">
        <w:t xml:space="preserve"> gêneros musicais e</w:t>
      </w:r>
      <w:r w:rsidR="0044283F">
        <w:t xml:space="preserve"> a relação com seus subgêneros</w:t>
      </w:r>
      <w:r w:rsidR="001805CA">
        <w:t>.</w:t>
      </w:r>
      <w:r w:rsidR="00715C18">
        <w:t xml:space="preserve"> </w:t>
      </w:r>
      <w:r w:rsidR="0087085C">
        <w:t>Isto posto</w:t>
      </w:r>
      <w:r w:rsidR="00BF738E">
        <w:t xml:space="preserve">, </w:t>
      </w:r>
      <w:r w:rsidR="00715C18">
        <w:t>reduz a</w:t>
      </w:r>
      <w:r w:rsidR="00FF723C">
        <w:t>s</w:t>
      </w:r>
      <w:r w:rsidR="00715C18">
        <w:t xml:space="preserve"> possibilidades</w:t>
      </w:r>
      <w:r w:rsidR="00FF723C">
        <w:t xml:space="preserve"> de resultados</w:t>
      </w:r>
      <w:r w:rsidR="00715C18">
        <w:t xml:space="preserve"> para o algoritmo KNN. </w:t>
      </w:r>
      <w:r w:rsidR="0087085C">
        <w:t>O</w:t>
      </w:r>
      <w:r w:rsidR="009863A4">
        <w:t xml:space="preserve"> objetivo da busca era</w:t>
      </w:r>
      <w:r w:rsidR="006A77CB">
        <w:t xml:space="preserve"> conseguir fazer a relação com os gêneros já existentes no modelo e substituir pelos gêneros base</w:t>
      </w:r>
      <w:r w:rsidR="00156C1F">
        <w:t>, em prol de</w:t>
      </w:r>
      <w:r w:rsidR="009863A4">
        <w:t xml:space="preserve"> encontrar uma lista que supri</w:t>
      </w:r>
      <w:r w:rsidR="00156C1F">
        <w:t>sse</w:t>
      </w:r>
      <w:r w:rsidR="009863A4">
        <w:t xml:space="preserve"> a lista de gêneros do Spotify</w:t>
      </w:r>
      <w:r w:rsidR="00991C67">
        <w:t xml:space="preserve"> -</w:t>
      </w:r>
      <w:r w:rsidR="00A87CC1">
        <w:t xml:space="preserve"> algo que</w:t>
      </w:r>
      <w:r w:rsidR="00657371">
        <w:t xml:space="preserve"> ele</w:t>
      </w:r>
      <w:r w:rsidR="00C53BED">
        <w:t xml:space="preserve"> não dispõe</w:t>
      </w:r>
      <w:r w:rsidR="00500219">
        <w:t>.</w:t>
      </w:r>
      <w:r w:rsidR="00664424">
        <w:t xml:space="preserve"> </w:t>
      </w:r>
    </w:p>
    <w:p w14:paraId="38194D4B" w14:textId="0479E29E" w:rsidR="00972812" w:rsidRPr="00BE0510" w:rsidRDefault="009A3330" w:rsidP="00972812">
      <w:r>
        <w:tab/>
        <w:t xml:space="preserve">A lista </w:t>
      </w:r>
      <w:r w:rsidR="00E54111">
        <w:t>(</w:t>
      </w:r>
      <w:r>
        <w:t xml:space="preserve">relação </w:t>
      </w:r>
      <w:r w:rsidR="007F3C08">
        <w:t>dos gêneros</w:t>
      </w:r>
      <w:r>
        <w:t xml:space="preserve"> com </w:t>
      </w:r>
      <w:r w:rsidR="007F3C08">
        <w:t>seus subgêneros</w:t>
      </w:r>
      <w:r w:rsidR="00E54111">
        <w:t>)</w:t>
      </w:r>
      <w:r>
        <w:t xml:space="preserve"> </w:t>
      </w:r>
      <w:r w:rsidR="00B80E6B">
        <w:t xml:space="preserve">pôde </w:t>
      </w:r>
      <w:r w:rsidR="00EF3656">
        <w:t>ser</w:t>
      </w:r>
      <w:r>
        <w:t xml:space="preserve"> </w:t>
      </w:r>
      <w:r w:rsidR="00B80E6B">
        <w:t>identificada</w:t>
      </w:r>
      <w:r>
        <w:t xml:space="preserve"> em um </w:t>
      </w:r>
      <w:proofErr w:type="spellStart"/>
      <w:r w:rsidRPr="009A3330">
        <w:rPr>
          <w:i/>
          <w:iCs w:val="0"/>
        </w:rPr>
        <w:t>showcase</w:t>
      </w:r>
      <w:proofErr w:type="spellEnd"/>
      <w:r>
        <w:t xml:space="preserve"> </w:t>
      </w:r>
      <w:r w:rsidR="004E4E1A">
        <w:t xml:space="preserve">que faz parte </w:t>
      </w:r>
      <w:r>
        <w:t xml:space="preserve">do Spotify </w:t>
      </w:r>
      <w:r w:rsidR="001E44D4">
        <w:t>denominado de</w:t>
      </w:r>
      <w:r>
        <w:t xml:space="preserve">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r w:rsidR="003F575D">
        <w:t xml:space="preserve"> Mesmo que</w:t>
      </w:r>
      <w:r w:rsidR="007F3C08">
        <w:t xml:space="preserve"> Ele possu</w:t>
      </w:r>
      <w:r w:rsidR="003F575D">
        <w:t>a</w:t>
      </w:r>
      <w:r w:rsidR="007F3C08">
        <w:t xml:space="preserve"> uma lista de 1107 gêneros, 4 vezes menos do que o Spotify possui hoje</w:t>
      </w:r>
      <w:r w:rsidR="003F575D">
        <w:t>,</w:t>
      </w:r>
      <w:r w:rsidR="00ED784C">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50F2909E" w:rsidR="00D23405" w:rsidRDefault="00941DE8" w:rsidP="00972812">
      <w:pPr>
        <w:pStyle w:val="Ttulo2"/>
        <w:rPr>
          <w:i/>
        </w:rPr>
      </w:pPr>
      <w:bookmarkStart w:id="122" w:name="_Toc55260970"/>
      <w:r>
        <w:t xml:space="preserve">Modelagem </w:t>
      </w:r>
      <w:r w:rsidR="00CC1095">
        <w:t xml:space="preserve">do </w:t>
      </w:r>
      <w:r>
        <w:t>sistema</w:t>
      </w:r>
      <w:r w:rsidR="00726572">
        <w:t xml:space="preserve"> </w:t>
      </w:r>
      <w:r w:rsidR="00AE024C">
        <w:rPr>
          <w:i/>
        </w:rPr>
        <w:t>LORS</w:t>
      </w:r>
      <w:bookmarkEnd w:id="122"/>
    </w:p>
    <w:p w14:paraId="3B5520AA" w14:textId="600E3312" w:rsidR="0034393F" w:rsidRDefault="00CC7162" w:rsidP="00972812">
      <w:r>
        <w:tab/>
      </w:r>
      <w:r w:rsidR="0076091E">
        <w:t>No</w:t>
      </w:r>
      <w:r>
        <w:t xml:space="preserve"> sistema LORS</w:t>
      </w:r>
      <w:r w:rsidR="0016283E">
        <w:t>,</w:t>
      </w:r>
      <w:r w:rsidR="00D458A3">
        <w:t xml:space="preserve"> desenvolvido para</w:t>
      </w:r>
      <w:r w:rsidR="00B8062D">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76091E">
        <w:t>,</w:t>
      </w:r>
      <w:r w:rsidR="00CA68CD">
        <w:t xml:space="preserve"> é realizado a</w:t>
      </w:r>
      <w:r w:rsidR="009C7510">
        <w:t xml:space="preserve"> predição do gênero musical baseando-se no contexto </w:t>
      </w:r>
      <w:r w:rsidR="00145F69">
        <w:t>e o histórico de músicas reproduzidas</w:t>
      </w:r>
      <w:r w:rsidR="0076091E">
        <w:t>.</w:t>
      </w:r>
      <w:r w:rsidR="009102B8">
        <w:t xml:space="preserve"> </w:t>
      </w:r>
      <w:r w:rsidR="0076091E">
        <w:t>O</w:t>
      </w:r>
      <w:r w:rsidR="009102B8">
        <w:t xml:space="preserve"> resultado</w:t>
      </w:r>
      <w:r w:rsidR="00A81BB6">
        <w:t xml:space="preserve"> </w:t>
      </w:r>
      <w:r w:rsidR="00A81BB6">
        <w:lastRenderedPageBreak/>
        <w:t>correspondente</w:t>
      </w:r>
      <w:r w:rsidR="00907AEF">
        <w:t xml:space="preserve"> passa a ser entregue</w:t>
      </w:r>
      <w:r w:rsidR="009102B8">
        <w:t xml:space="preserve"> através de uma API</w:t>
      </w:r>
      <w:r w:rsidR="00375E1B">
        <w:t>,</w:t>
      </w:r>
      <w:r w:rsidR="002F0BD6">
        <w:t xml:space="preserve"> pode</w:t>
      </w:r>
      <w:r w:rsidR="00907AEF">
        <w:t>ndo</w:t>
      </w:r>
      <w:r w:rsidR="002F0BD6">
        <w:t xml:space="preserve"> ser consumida por qualquer </w:t>
      </w:r>
      <w:r w:rsidR="0034393F">
        <w:t>usuário</w:t>
      </w:r>
      <w:r w:rsidR="002F0BD6">
        <w:t xml:space="preserve"> que utilize o </w:t>
      </w:r>
      <w:r w:rsidR="002F0BD6" w:rsidRPr="007510AF">
        <w:rPr>
          <w:i/>
          <w:iCs w:val="0"/>
        </w:rPr>
        <w:t>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5EC3947A" w:rsidR="00BC6F82" w:rsidRDefault="00BC6F82" w:rsidP="00972812">
      <w:pPr>
        <w:pStyle w:val="Legenda"/>
      </w:pPr>
      <w:bookmarkStart w:id="123" w:name="_Ref54973275"/>
      <w:bookmarkStart w:id="124" w:name="_Toc55260899"/>
      <w:r>
        <w:t xml:space="preserve">Figura </w:t>
      </w:r>
      <w:fldSimple w:instr=" SEQ Figura \* ARABIC ">
        <w:r w:rsidR="00772326">
          <w:rPr>
            <w:noProof/>
          </w:rPr>
          <w:t>24</w:t>
        </w:r>
      </w:fldSimple>
      <w:bookmarkEnd w:id="123"/>
      <w:r>
        <w:t xml:space="preserve"> Visão macro do sistema LORS </w:t>
      </w:r>
      <w:r w:rsidRPr="00A73EA3">
        <w:t>(próprio, 2020)</w:t>
      </w:r>
      <w:bookmarkEnd w:id="124"/>
    </w:p>
    <w:p w14:paraId="50849F02" w14:textId="622FCFA2" w:rsidR="00BC6F82" w:rsidRDefault="00E62979" w:rsidP="00972812">
      <w:r>
        <w:tab/>
      </w:r>
      <w:r w:rsidR="00B060DE">
        <w:t xml:space="preserve">O </w:t>
      </w:r>
      <w:r w:rsidR="00B060DE" w:rsidRPr="007510AF">
        <w:rPr>
          <w:i/>
          <w:iCs w:val="0"/>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r w:rsidR="00466714">
        <w:t>,</w:t>
      </w:r>
      <w:r w:rsidR="00B060DE">
        <w:t xml:space="preserve"> a</w:t>
      </w:r>
      <w:r w:rsidR="00A9537E">
        <w:t xml:space="preserve"> cada 30 minutos</w:t>
      </w:r>
      <w:r w:rsidR="00466714">
        <w:t>,</w:t>
      </w:r>
      <w:r w:rsidR="00A9537E">
        <w:t xml:space="preserve"> </w:t>
      </w:r>
      <w:r w:rsidR="00233140">
        <w:t>solicitar</w:t>
      </w:r>
      <w:r w:rsidR="00A9537E">
        <w:t xml:space="preserve"> ao usuário uma atualização de contexto, isso é, </w:t>
      </w:r>
      <w:r w:rsidR="006E66D9">
        <w:t>abrir</w:t>
      </w:r>
      <w:r w:rsidR="00A9537E">
        <w:t xml:space="preserve"> um formulário</w:t>
      </w:r>
      <w:r w:rsidR="00E502D9">
        <w:t>.</w:t>
      </w:r>
      <w:r w:rsidR="00A9537E">
        <w:t xml:space="preserve"> </w:t>
      </w:r>
      <w:r w:rsidR="0022107A">
        <w:t>Dessa forma,</w:t>
      </w:r>
      <w:r w:rsidR="00C12991">
        <w:t xml:space="preserve"> ele</w:t>
      </w:r>
      <w:r w:rsidR="00A9537E">
        <w:t xml:space="preserve"> possibilita o preenchimento do humor, atividades e localização atual do usuário. </w:t>
      </w:r>
      <w:r w:rsidR="00066D7E">
        <w:t>As</w:t>
      </w:r>
      <w:r w:rsidR="00A9537E">
        <w:t xml:space="preserve"> informações s</w:t>
      </w:r>
      <w:r w:rsidR="00066D7E">
        <w:t>ão</w:t>
      </w:r>
      <w:r w:rsidR="00A9537E">
        <w:t xml:space="preserve"> salvas e relacionadas as próximas músicas reproduzidas ou salvas pelo usuário.</w:t>
      </w:r>
    </w:p>
    <w:p w14:paraId="47B0BDAB" w14:textId="5CA714F9" w:rsidR="00A619B9" w:rsidRDefault="00A619B9" w:rsidP="00972812">
      <w:pPr>
        <w:pStyle w:val="Ttulo3"/>
      </w:pPr>
      <w:bookmarkStart w:id="125" w:name="_Toc55260971"/>
      <w:r>
        <w:t>POC (</w:t>
      </w:r>
      <w:proofErr w:type="spellStart"/>
      <w:r w:rsidRPr="007510AF">
        <w:rPr>
          <w:i/>
          <w:iCs w:val="0"/>
        </w:rPr>
        <w:t>Proof</w:t>
      </w:r>
      <w:proofErr w:type="spellEnd"/>
      <w:r w:rsidRPr="007510AF">
        <w:rPr>
          <w:i/>
          <w:iCs w:val="0"/>
        </w:rPr>
        <w:t xml:space="preserve"> </w:t>
      </w:r>
      <w:proofErr w:type="spellStart"/>
      <w:r w:rsidRPr="007510AF">
        <w:rPr>
          <w:i/>
          <w:iCs w:val="0"/>
        </w:rPr>
        <w:t>of</w:t>
      </w:r>
      <w:proofErr w:type="spellEnd"/>
      <w:r w:rsidRPr="007510AF">
        <w:rPr>
          <w:i/>
          <w:iCs w:val="0"/>
        </w:rPr>
        <w:t xml:space="preserve"> </w:t>
      </w:r>
      <w:proofErr w:type="spellStart"/>
      <w:r w:rsidRPr="007510AF">
        <w:rPr>
          <w:i/>
          <w:iCs w:val="0"/>
        </w:rPr>
        <w:t>Concept</w:t>
      </w:r>
      <w:proofErr w:type="spellEnd"/>
      <w:r>
        <w:t>)</w:t>
      </w:r>
      <w:bookmarkEnd w:id="125"/>
    </w:p>
    <w:p w14:paraId="2A9889C4" w14:textId="4DA9D600" w:rsidR="00102897" w:rsidRDefault="00CC7162" w:rsidP="00972812">
      <w:r>
        <w:tab/>
      </w:r>
      <w:r w:rsidR="00D612B2">
        <w:t>Na</w:t>
      </w:r>
      <w:r w:rsidR="007B0097">
        <w:t xml:space="preserve"> elaboração</w:t>
      </w:r>
      <w:r w:rsidR="00D612B2">
        <w:t xml:space="preserve"> de</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47656A">
        <w:rPr>
          <w:i/>
        </w:rPr>
        <w:t>,</w:t>
      </w:r>
      <w:r w:rsidR="00187CA5">
        <w:t xml:space="preserve"> utiliz</w:t>
      </w:r>
      <w:r w:rsidR="00D612B2">
        <w:t>ou</w:t>
      </w:r>
      <w:r w:rsidR="0047656A">
        <w:t>-se</w:t>
      </w:r>
      <w:r w:rsidR="00D612B2">
        <w:t xml:space="preserve"> </w:t>
      </w:r>
      <w:r w:rsidR="003B7346">
        <w:t xml:space="preserve">somente </w:t>
      </w:r>
      <w:r w:rsidR="0047656A">
        <w:t>d</w:t>
      </w:r>
      <w:r w:rsidR="003B7346">
        <w:t>os dados do</w:t>
      </w:r>
      <w:r w:rsidR="00187CA5">
        <w:t xml:space="preserve"> </w:t>
      </w:r>
      <w:r w:rsidR="001B5479">
        <w:t>usuário</w:t>
      </w:r>
      <w:r w:rsidR="003B7346">
        <w:t xml:space="preserve"> que</w:t>
      </w:r>
      <w:r w:rsidR="00B27B5D">
        <w:t xml:space="preserve"> t</w:t>
      </w:r>
      <w:r w:rsidR="0047656A">
        <w:t>i</w:t>
      </w:r>
      <w:r w:rsidR="00B27B5D">
        <w:t>ve</w:t>
      </w:r>
      <w:r w:rsidR="0047656A">
        <w:t>ram</w:t>
      </w:r>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w:t>
      </w:r>
      <w:r w:rsidR="00886354">
        <w:t>ram</w:t>
      </w:r>
      <w:r w:rsidR="00237A2A">
        <w:t xml:space="preserve"> </w:t>
      </w:r>
      <w:r w:rsidR="007510AF">
        <w:t>concebidos</w:t>
      </w:r>
      <w:r w:rsidR="00237A2A">
        <w:t xml:space="preserve"> nessa POC. </w:t>
      </w:r>
      <w:r w:rsidR="00952402">
        <w:t xml:space="preserve">Os </w:t>
      </w:r>
      <w:r w:rsidR="00AC6D2B">
        <w:t>três testes</w:t>
      </w:r>
      <w:r w:rsidR="00CF7876">
        <w:t xml:space="preserve"> </w:t>
      </w:r>
      <w:r w:rsidR="00143551">
        <w:t>(</w:t>
      </w:r>
      <w:r w:rsidR="00CF7876">
        <w:t>(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r w:rsidR="00143551">
        <w:t>)</w:t>
      </w:r>
      <w:r w:rsidR="00BB0E9E">
        <w:t xml:space="preserve"> serviram de apoio para o aperfeiçoamento no uso </w:t>
      </w:r>
      <w:r w:rsidR="00CF1139">
        <w:t>do algoritmo.</w:t>
      </w:r>
    </w:p>
    <w:p w14:paraId="3F620038" w14:textId="6B410B28" w:rsidR="001E49AE" w:rsidRPr="00054F5A" w:rsidRDefault="001E49AE" w:rsidP="00972812">
      <w:pPr>
        <w:pStyle w:val="Ttulo3"/>
      </w:pPr>
      <w:bookmarkStart w:id="126" w:name="_Ref54920174"/>
      <w:bookmarkStart w:id="127" w:name="_Toc55260972"/>
      <w:r>
        <w:t>Servidor</w:t>
      </w:r>
      <w:bookmarkEnd w:id="126"/>
      <w:bookmarkEnd w:id="127"/>
    </w:p>
    <w:p w14:paraId="4F516A50" w14:textId="4D19844F" w:rsidR="00CC7162" w:rsidRDefault="00CD4175" w:rsidP="00972812">
      <w:r>
        <w:tab/>
        <w:t xml:space="preserve">Com a </w:t>
      </w:r>
      <w:r w:rsidR="004845A6">
        <w:t>lógica</w:t>
      </w:r>
      <w:r>
        <w:t xml:space="preserve"> desenvolvida na POC, </w:t>
      </w:r>
      <w:r w:rsidR="0066348A">
        <w:t>composto de</w:t>
      </w:r>
      <w:r>
        <w:t xml:space="preserve"> uma exportação do código para scripts </w:t>
      </w:r>
      <w:proofErr w:type="spellStart"/>
      <w:r w:rsidRPr="00A671E6">
        <w:rPr>
          <w:i/>
        </w:rPr>
        <w:t>python</w:t>
      </w:r>
      <w:proofErr w:type="spellEnd"/>
      <w:r w:rsidR="0066348A">
        <w:t>,</w:t>
      </w:r>
      <w:r w:rsidR="00BC4F3D">
        <w:t xml:space="preserve"> um servidor</w:t>
      </w:r>
      <w:r w:rsidR="00D742A6">
        <w:t xml:space="preserve"> progredi</w:t>
      </w:r>
      <w:r w:rsidR="00903F8C">
        <w:t>u em sua criação</w:t>
      </w:r>
      <w:r w:rsidR="00E37423">
        <w:t>. Tal,</w:t>
      </w:r>
      <w:r w:rsidR="00BC4F3D">
        <w:t xml:space="preserve"> utiliza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r w:rsidR="00BC3568">
        <w:t>A</w:t>
      </w:r>
      <w:r w:rsidR="00EC008C">
        <w:t xml:space="preserve"> rota do tipo GET /</w:t>
      </w:r>
      <w:r w:rsidR="00BC3568">
        <w:t xml:space="preserve"> elaborada</w:t>
      </w:r>
      <w:r w:rsidR="00EC008C">
        <w:t xml:space="preserve"> recebe 4 parâmetros: (i) </w:t>
      </w:r>
      <w:r w:rsidR="00EC008C" w:rsidRPr="009F2243">
        <w:rPr>
          <w:i/>
        </w:rPr>
        <w:t>uri</w:t>
      </w:r>
      <w:r w:rsidR="00EC008C">
        <w:t xml:space="preserve">, </w:t>
      </w:r>
      <w:r w:rsidR="00EC008C">
        <w:lastRenderedPageBreak/>
        <w:t xml:space="preserve">o </w:t>
      </w:r>
      <w:r w:rsidR="00EC008C" w:rsidRPr="009F2243">
        <w:rPr>
          <w:i/>
        </w:rPr>
        <w:t>id</w:t>
      </w:r>
      <w:r w:rsidR="00EC008C">
        <w:t xml:space="preserve"> do </w:t>
      </w:r>
      <w:r w:rsidR="009C040A" w:rsidRPr="00FF3DF9">
        <w:rPr>
          <w:i/>
          <w:iCs w:val="0"/>
        </w:rPr>
        <w:t>S</w:t>
      </w:r>
      <w:r w:rsidR="00EC008C" w:rsidRPr="00FF3DF9">
        <w:rPr>
          <w:i/>
          <w:iCs w:val="0"/>
        </w:rPr>
        <w:t>potify</w:t>
      </w:r>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w:t>
      </w:r>
      <w:r w:rsidR="00B918DF">
        <w:t>Ela também</w:t>
      </w:r>
      <w:r w:rsidR="00F76D34">
        <w:t xml:space="preserve"> </w:t>
      </w:r>
      <w:r w:rsidR="00B918DF">
        <w:t>detém</w:t>
      </w:r>
      <w:r w:rsidR="00F76D34">
        <w:t xml:space="preserve"> como retorno o gênero resultado da predição e o </w:t>
      </w:r>
      <w:r w:rsidR="00F76D34" w:rsidRPr="00A2524B">
        <w:rPr>
          <w:i/>
        </w:rPr>
        <w:t>score</w:t>
      </w:r>
      <w:r w:rsidR="00F76D34">
        <w:t xml:space="preserve"> do modelo. </w:t>
      </w:r>
    </w:p>
    <w:p w14:paraId="60CA0880" w14:textId="3E0C55C3" w:rsidR="00476DE7" w:rsidRDefault="00476DE7" w:rsidP="00972812">
      <w:pPr>
        <w:pStyle w:val="Ttulo3"/>
      </w:pPr>
      <w:bookmarkStart w:id="128" w:name="_Toc55260973"/>
      <w:r>
        <w:t>Hospedagem</w:t>
      </w:r>
      <w:bookmarkEnd w:id="128"/>
    </w:p>
    <w:p w14:paraId="3E88E256" w14:textId="1BA4DD8B" w:rsidR="00A619B9" w:rsidRDefault="00A619B9" w:rsidP="00972812">
      <w:r>
        <w:tab/>
      </w:r>
      <w:r w:rsidR="006C7391">
        <w:t>O servido</w:t>
      </w:r>
      <w:r w:rsidR="005D79F3">
        <w:t>r,</w:t>
      </w:r>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D142E9">
        <w:t>,</w:t>
      </w:r>
      <w:r w:rsidR="00404669">
        <w:t xml:space="preserve"> utilizando da conteinerização do Docker</w:t>
      </w:r>
      <w:r w:rsidR="00D142E9">
        <w:t>,</w:t>
      </w:r>
      <w:r w:rsidR="006C7391" w:rsidRPr="006C7391">
        <w:t xml:space="preserve"> é uma ferramenta </w:t>
      </w:r>
      <w:r w:rsidR="00A05D50">
        <w:t>paga</w:t>
      </w:r>
      <w:r w:rsidR="004014E5">
        <w:t>.</w:t>
      </w:r>
      <w:r w:rsidR="006C7391" w:rsidRPr="006C7391">
        <w:t xml:space="preserve"> </w:t>
      </w:r>
      <w:r w:rsidR="004014E5">
        <w:t>Ess</w:t>
      </w:r>
      <w:r w:rsidR="00332652">
        <w:t>e,</w:t>
      </w:r>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7B88E5C2" w:rsidR="00920CB8" w:rsidRDefault="00920CB8" w:rsidP="00972812">
      <w:pPr>
        <w:pStyle w:val="Ttulo3"/>
      </w:pPr>
      <w:bookmarkStart w:id="129" w:name="_Toc55260974"/>
      <w:r>
        <w:t>Recomendação</w:t>
      </w:r>
      <w:bookmarkEnd w:id="129"/>
    </w:p>
    <w:p w14:paraId="0E3E5EEF" w14:textId="5AF5FAE8"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8844B0">
        <w:t>.</w:t>
      </w:r>
      <w:r w:rsidR="004F6BC7">
        <w:t xml:space="preserve"> </w:t>
      </w:r>
      <w:r w:rsidR="00763587">
        <w:t>O mesmo</w:t>
      </w:r>
      <w:r w:rsidR="004F6BC7">
        <w:t xml:space="preserve">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w:t>
      </w:r>
      <w:r w:rsidR="0053077C">
        <w:t>,</w:t>
      </w:r>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w:t>
      </w:r>
      <w:r w:rsidR="008354BF">
        <w:t xml:space="preserve"> de</w:t>
      </w:r>
      <w:r w:rsidR="00713C32">
        <w:t xml:space="preserve"> </w:t>
      </w:r>
      <w:r w:rsidR="00E64DDC">
        <w:t>músicas</w:t>
      </w:r>
      <w:r w:rsidR="00713C32">
        <w:t xml:space="preserve"> que foram curtidas (</w:t>
      </w:r>
      <w:r w:rsidR="00713C32" w:rsidRPr="00177837">
        <w:rPr>
          <w:i/>
        </w:rPr>
        <w:t>like</w:t>
      </w:r>
      <w:r w:rsidR="00713C32">
        <w:t>=1)</w:t>
      </w:r>
      <w:r w:rsidR="00782051">
        <w:t>,</w:t>
      </w:r>
      <w:r w:rsidR="0061390D">
        <w:t xml:space="preserve"> as</w:t>
      </w:r>
      <w:r w:rsidR="00782051">
        <w:t xml:space="preserve"> não </w:t>
      </w:r>
      <w:r w:rsidR="002327CE">
        <w:t>marcadas como “Não gostei”</w:t>
      </w:r>
      <w:r w:rsidR="00782051">
        <w:t xml:space="preserve"> (</w:t>
      </w:r>
      <w:proofErr w:type="spellStart"/>
      <w:r w:rsidR="00782051" w:rsidRPr="00177837">
        <w:rPr>
          <w:i/>
        </w:rPr>
        <w:t>hate</w:t>
      </w:r>
      <w:proofErr w:type="spellEnd"/>
      <w:r w:rsidR="00782051">
        <w:t xml:space="preserve">=0) </w:t>
      </w:r>
      <w:r w:rsidR="00A67B80">
        <w:lastRenderedPageBreak/>
        <w:t>junto</w:t>
      </w:r>
      <w:r w:rsidR="00782051">
        <w:t xml:space="preserve"> </w:t>
      </w:r>
      <w:r w:rsidR="00A67B80">
        <w:t>d</w:t>
      </w:r>
      <w:r w:rsidR="0061390D">
        <w:t>aquelas</w:t>
      </w:r>
      <w:r w:rsidR="00782051">
        <w:t xml:space="preserve">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B1521E" w:rsidR="00496F40" w:rsidRDefault="00496F40" w:rsidP="00972812">
      <w:pPr>
        <w:pStyle w:val="Legenda"/>
      </w:pPr>
      <w:bookmarkStart w:id="130" w:name="_Ref54920412"/>
      <w:bookmarkStart w:id="131" w:name="_Toc55260911"/>
      <w:r>
        <w:t xml:space="preserve">Quadro </w:t>
      </w:r>
      <w:fldSimple w:instr=" SEQ Quadro \* ARABIC ">
        <w:r>
          <w:rPr>
            <w:noProof/>
          </w:rPr>
          <w:t>4</w:t>
        </w:r>
      </w:fldSimple>
      <w:bookmarkEnd w:id="130"/>
      <w:r>
        <w:t xml:space="preserve"> Campos e seus respectivos valores utilizados</w:t>
      </w:r>
      <w:r>
        <w:rPr>
          <w:noProof/>
        </w:rPr>
        <w:t xml:space="preserve"> na recomendação</w:t>
      </w:r>
      <w:r w:rsidR="00772326">
        <w:rPr>
          <w:noProof/>
        </w:rPr>
        <w:t xml:space="preserve"> </w:t>
      </w:r>
      <w:r w:rsidR="00772326" w:rsidRPr="00A73EA3">
        <w:t>(próprio, 2020)</w:t>
      </w:r>
      <w:bookmarkEnd w:id="131"/>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4BEF003D"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w:t>
      </w:r>
      <w:r w:rsidR="00DC7F51">
        <w:t>,</w:t>
      </w:r>
      <w:r w:rsidR="002B456F">
        <w:t xml:space="preserve"> f</w:t>
      </w:r>
      <w:r w:rsidR="00340CEF">
        <w:t>e</w:t>
      </w:r>
      <w:r w:rsidR="002B456F">
        <w:t>z-se</w:t>
      </w:r>
      <w:r w:rsidR="009A6576">
        <w:t xml:space="preserve"> mister</w:t>
      </w:r>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E02C25">
        <w:t>,</w:t>
      </w:r>
      <w:r w:rsidR="00DE0920" w:rsidRPr="00DE0920">
        <w:t xml:space="preserve"> devolvido a classe resultante</w:t>
      </w:r>
      <w:r w:rsidR="00E02C25">
        <w:t>.</w:t>
      </w:r>
      <w:r w:rsidR="00642197">
        <w:t xml:space="preserve"> </w:t>
      </w:r>
      <w:r w:rsidR="0038158E">
        <w:t>I</w:t>
      </w:r>
      <w:r w:rsidR="00642197">
        <w:t>sso é,</w:t>
      </w:r>
      <w:r w:rsidR="0038158E">
        <w:t xml:space="preserve"> ter</w:t>
      </w:r>
      <w:r w:rsidR="00642197">
        <w:t xml:space="preserve"> o gênero</w:t>
      </w:r>
      <w:r w:rsidR="006B769C">
        <w:t xml:space="preserve"> resultante </w:t>
      </w:r>
      <w:r w:rsidR="00DE0920" w:rsidRPr="00DE0920">
        <w:t>como resposta a requisição.</w:t>
      </w:r>
    </w:p>
    <w:p w14:paraId="355E5078" w14:textId="5DBC2503" w:rsidR="00E55F09" w:rsidRDefault="00E1072D" w:rsidP="00972812">
      <w:pPr>
        <w:pStyle w:val="Ttulo3"/>
      </w:pPr>
      <w:bookmarkStart w:id="132" w:name="_Toc55260975"/>
      <w:r>
        <w:t>Resultado da recomendação</w:t>
      </w:r>
      <w:r w:rsidR="00E162DC">
        <w:t xml:space="preserve"> (integração app)</w:t>
      </w:r>
      <w:bookmarkEnd w:id="132"/>
    </w:p>
    <w:p w14:paraId="2830BCFC" w14:textId="7A931D9D" w:rsidR="00772326" w:rsidRDefault="00E1072D" w:rsidP="00972812">
      <w:r>
        <w:tab/>
      </w:r>
      <w:r w:rsidR="00B173B9">
        <w:t>U</w:t>
      </w:r>
      <w:r w:rsidR="006E0E64">
        <w:t>ma integração no plugin</w:t>
      </w:r>
      <w:r w:rsidR="00C72C26">
        <w:t xml:space="preserve"> se deu como necess</w:t>
      </w:r>
      <w:r w:rsidR="006D382B">
        <w:t>ário</w:t>
      </w:r>
      <w:r w:rsidR="009D2DFE">
        <w:t xml:space="preserve"> </w:t>
      </w:r>
      <w:r w:rsidR="006D382B">
        <w:t>n</w:t>
      </w:r>
      <w:r w:rsidR="009D2DFE">
        <w:t>o servidor pronto e publicado</w:t>
      </w:r>
      <w:r w:rsidR="006D382B">
        <w:t>,</w:t>
      </w:r>
      <w:r w:rsidR="009D2DFE">
        <w:t xml:space="preserve"> obt</w:t>
      </w:r>
      <w:r w:rsidR="006D382B">
        <w:t>endo</w:t>
      </w:r>
      <w:r w:rsidR="009D2DFE">
        <w:t xml:space="preserve"> informações de contexto e solicita</w:t>
      </w:r>
      <w:r w:rsidR="00495135">
        <w:t>n</w:t>
      </w:r>
      <w:r w:rsidR="009D2DFE">
        <w:t xml:space="preserve">do ao LORS o gênero recomendado. </w:t>
      </w:r>
      <w:r w:rsidR="00CB498C">
        <w:t xml:space="preserve">Com o retorno </w:t>
      </w:r>
      <w:r w:rsidR="00CB498C">
        <w:lastRenderedPageBreak/>
        <w:t xml:space="preserve">do gênero, é feito uma nova requisição de busca ao </w:t>
      </w:r>
      <w:r w:rsidR="00CB498C" w:rsidRPr="00FF3DF9">
        <w:rPr>
          <w:i/>
          <w:iCs w:val="0"/>
        </w:rPr>
        <w:t>Spotify</w:t>
      </w:r>
      <w:r w:rsidR="00CB498C">
        <w:t xml:space="preserve"> das principais 20 </w:t>
      </w:r>
      <w:proofErr w:type="gramStart"/>
      <w:r w:rsidR="00CB498C" w:rsidRPr="004945EC">
        <w:rPr>
          <w:i/>
        </w:rPr>
        <w:t>playlists</w:t>
      </w:r>
      <w:proofErr w:type="gramEnd"/>
      <w:r w:rsidR="00CB498C">
        <w:t xml:space="preserve"> que </w:t>
      </w:r>
      <w:r w:rsidR="008D1D71">
        <w:t xml:space="preserve">o </w:t>
      </w:r>
      <w:r w:rsidR="00CB498C">
        <w:t>contenham</w:t>
      </w:r>
      <w:r w:rsidR="008D1D71">
        <w:t xml:space="preserve"> </w:t>
      </w:r>
      <w:r w:rsidR="00CB498C">
        <w:t>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6958A8FE" w:rsidR="00E1072D" w:rsidRDefault="00772326" w:rsidP="00972812">
      <w:pPr>
        <w:pStyle w:val="Legenda"/>
      </w:pPr>
      <w:bookmarkStart w:id="133" w:name="_Ref54973248"/>
      <w:bookmarkStart w:id="134" w:name="_Toc55260900"/>
      <w:r>
        <w:t xml:space="preserve">Figura </w:t>
      </w:r>
      <w:fldSimple w:instr=" SEQ Figura \* ARABIC ">
        <w:r>
          <w:rPr>
            <w:noProof/>
          </w:rPr>
          <w:t>25</w:t>
        </w:r>
      </w:fldSimple>
      <w:bookmarkEnd w:id="133"/>
      <w:r>
        <w:t xml:space="preserve"> Tela de recomendações </w:t>
      </w:r>
      <w:r w:rsidRPr="00A73EA3">
        <w:t>(próprio, 2020)</w:t>
      </w:r>
      <w:bookmarkEnd w:id="134"/>
    </w:p>
    <w:p w14:paraId="2ECDE85C" w14:textId="3656C90D" w:rsidR="007E224E" w:rsidRDefault="005B2851" w:rsidP="00972812">
      <w:r>
        <w:tab/>
        <w:t xml:space="preserve"> No fim, é</w:t>
      </w:r>
      <w:r w:rsidR="002A1475">
        <w:t xml:space="preserve"> apresentado o gênero </w:t>
      </w:r>
      <w:r w:rsidR="00B55F8C">
        <w:t>recomendado</w:t>
      </w:r>
      <w:r w:rsidR="002A1475">
        <w:t xml:space="preserve"> na tela</w:t>
      </w:r>
      <w:r w:rsidR="00D84B8D">
        <w:t>.</w:t>
      </w:r>
      <w:r>
        <w:t xml:space="preserve"> </w:t>
      </w:r>
      <w:r w:rsidR="00D84B8D">
        <w:t>T</w:t>
      </w:r>
      <w:r>
        <w:t>rata</w:t>
      </w:r>
      <w:r w:rsidR="001E3EBF">
        <w:t>sse</w:t>
      </w:r>
      <w:r>
        <w:t xml:space="preserve"> </w:t>
      </w:r>
      <w:r w:rsidR="001E3EBF">
        <w:t>d</w:t>
      </w:r>
      <w:r>
        <w:t xml:space="preserve">o retorno do </w:t>
      </w:r>
      <w:r w:rsidRPr="00FF3DF9">
        <w:rPr>
          <w:i/>
          <w:iCs w:val="0"/>
        </w:rPr>
        <w:t>Spotify</w:t>
      </w:r>
      <w:r w:rsidR="001E3EBF">
        <w:t>,</w:t>
      </w:r>
      <w:r>
        <w:t xml:space="preserve"> apresentado </w:t>
      </w:r>
      <w:r w:rsidR="001E3EBF">
        <w:t>n</w:t>
      </w:r>
      <w:r>
        <w:t xml:space="preserve">as </w:t>
      </w:r>
      <w:r w:rsidRPr="00CE0464">
        <w:rPr>
          <w:i/>
        </w:rPr>
        <w:t>playlists</w:t>
      </w:r>
      <w:r>
        <w:t xml:space="preserve"> </w:t>
      </w:r>
      <w:r w:rsidR="001E3EBF">
        <w:t>d</w:t>
      </w:r>
      <w:r>
        <w:t>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r w:rsidR="00AE715E">
        <w:t>ao</w:t>
      </w:r>
      <w:r>
        <w:t xml:space="preserve"> usuário escolh</w:t>
      </w:r>
      <w:r w:rsidR="00AE715E">
        <w:t>er</w:t>
      </w:r>
      <w:r>
        <w:t xml:space="preserve"> uma das </w:t>
      </w:r>
      <w:proofErr w:type="gramStart"/>
      <w:r>
        <w:t>playlists</w:t>
      </w:r>
      <w:proofErr w:type="gramEnd"/>
      <w:r>
        <w:t xml:space="preserve"> para reproduzir.</w:t>
      </w:r>
    </w:p>
    <w:p w14:paraId="5B38AEEA" w14:textId="008C7DFD" w:rsidR="002F06E8" w:rsidRDefault="002F06E8" w:rsidP="00972812">
      <w:pPr>
        <w:pStyle w:val="Ttulo3"/>
      </w:pPr>
      <w:bookmarkStart w:id="135" w:name="_Toc55260976"/>
      <w:r>
        <w:t>Resultados do experimento</w:t>
      </w:r>
      <w:bookmarkEnd w:id="135"/>
    </w:p>
    <w:p w14:paraId="43F6EBC8" w14:textId="6869395E" w:rsidR="008B60F5" w:rsidRDefault="002F06E8" w:rsidP="00972812">
      <w:r>
        <w:tab/>
      </w:r>
      <w:r w:rsidR="003E401B">
        <w:t>É</w:t>
      </w:r>
      <w:r w:rsidR="0057572C">
        <w:t xml:space="preserve"> importante garantir o funcionamento e</w:t>
      </w:r>
      <w:r w:rsidR="00F038F9">
        <w:t xml:space="preserve"> a</w:t>
      </w:r>
      <w:r w:rsidR="0057572C">
        <w:t xml:space="preserve"> precisão</w:t>
      </w:r>
      <w:r w:rsidR="00F038F9">
        <w:t xml:space="preserve"> do modelo</w:t>
      </w:r>
      <w:r w:rsidR="003E401B">
        <w:t xml:space="preserve"> já pront</w:t>
      </w:r>
      <w:r w:rsidR="00CA709A">
        <w:t>o</w:t>
      </w:r>
      <w:r w:rsidR="00CE78D5">
        <w:t>.</w:t>
      </w:r>
      <w:r w:rsidR="00D50BAA">
        <w:t xml:space="preserve"> </w:t>
      </w:r>
      <w:r w:rsidR="00CE78D5">
        <w:t>P</w:t>
      </w:r>
      <w:r w:rsidR="00D50BAA">
        <w:t>ara</w:t>
      </w:r>
      <w:r w:rsidR="00CA709A">
        <w:t xml:space="preserve"> </w:t>
      </w:r>
      <w:r w:rsidR="00D50BAA">
        <w:t>que as recomendações est</w:t>
      </w:r>
      <w:r w:rsidR="00CA709A">
        <w:t>ejam</w:t>
      </w:r>
      <w:r w:rsidR="00D50BAA">
        <w:t xml:space="preserve"> funciona</w:t>
      </w:r>
      <w:r w:rsidR="00CD5977">
        <w:t>n</w:t>
      </w:r>
      <w:r w:rsidR="00D50BAA">
        <w:t>do</w:t>
      </w:r>
      <w:r w:rsidR="006C6391">
        <w:t xml:space="preserve">, </w:t>
      </w:r>
      <w:r w:rsidR="007F5B46">
        <w:t xml:space="preserve">foi </w:t>
      </w:r>
      <w:r w:rsidR="00645C31">
        <w:t>aferido</w:t>
      </w:r>
      <w:r w:rsidR="0057572C">
        <w:t xml:space="preserve"> </w:t>
      </w:r>
      <w:r w:rsidR="007F5B46">
        <w:t>a</w:t>
      </w:r>
      <w:r w:rsidR="0057572C">
        <w:t xml:space="preserve"> acurácia</w:t>
      </w:r>
      <w:r w:rsidR="00BE3D08">
        <w:t xml:space="preserve"> </w:t>
      </w:r>
      <w:r w:rsidR="007F5B46">
        <w:t>e a matriz de confusão do modelo.</w:t>
      </w:r>
    </w:p>
    <w:p w14:paraId="4BBBDC57" w14:textId="64A08E9E" w:rsidR="00F60D41" w:rsidRDefault="0036700B" w:rsidP="00380B46">
      <w:r>
        <w:lastRenderedPageBreak/>
        <w:tab/>
      </w:r>
      <w:r w:rsidR="00645C31">
        <w:t>I</w:t>
      </w:r>
      <w:r w:rsidR="00AA53AE">
        <w:t>nicialmente</w:t>
      </w:r>
      <w:r w:rsidR="00645C31">
        <w:t>, ele</w:t>
      </w:r>
      <w:r w:rsidR="00AA53AE">
        <w:t xml:space="preserve"> obteve uma acurácia de 0,15, o que é muito baixo. </w:t>
      </w:r>
      <w:r w:rsidR="00B05652">
        <w:t>A hip</w:t>
      </w:r>
      <w:r w:rsidR="002B3486">
        <w:t xml:space="preserve">ótese </w:t>
      </w:r>
      <w:r w:rsidR="00923A81">
        <w:t>estaria na quantidade de gêneros</w:t>
      </w:r>
      <w:r w:rsidR="001364C4">
        <w:t xml:space="preserve"> (classes)</w:t>
      </w:r>
      <w:r w:rsidR="000B0E52">
        <w:t>;</w:t>
      </w:r>
      <w:r w:rsidR="00AA53AE">
        <w:t xml:space="preserve"> </w:t>
      </w:r>
      <w:r w:rsidR="00110CE6">
        <w:t>diminuí</w:t>
      </w:r>
      <w:r w:rsidR="00EA0FB1">
        <w:t>-los poderia aumentar a precisão do experime</w:t>
      </w:r>
      <w:r w:rsidR="001364C4">
        <w:t>nto</w:t>
      </w:r>
      <w:r w:rsidR="00685043">
        <w:t>.</w:t>
      </w:r>
      <w:r w:rsidR="00AA53AE">
        <w:t xml:space="preserve"> realiz</w:t>
      </w:r>
      <w:r w:rsidR="00DB5B0D">
        <w:t>ar-se-ia</w:t>
      </w:r>
      <w:r w:rsidR="00AA53AE">
        <w:t xml:space="preserve"> </w:t>
      </w:r>
      <w:r w:rsidR="00DB5B0D">
        <w:t>um</w:t>
      </w:r>
      <w:r w:rsidR="00AA53AE">
        <w:t>a taxonomia dos gêneros, mantendo somente os principais.</w:t>
      </w:r>
      <w:r w:rsidR="004858F7">
        <w:t xml:space="preserve"> Com essa alteração, a </w:t>
      </w:r>
      <w:r w:rsidR="004858F7">
        <w:t>acurácia</w:t>
      </w:r>
      <w:r w:rsidR="004858F7">
        <w:t xml:space="preserve"> do algoritmo passou de 0,15 para 0,46</w:t>
      </w:r>
      <w:r w:rsidR="00F97163">
        <w:t xml:space="preserve">, um </w:t>
      </w:r>
      <w:r w:rsidR="005C1A2F">
        <w:t>acréscimo</w:t>
      </w:r>
      <w:r w:rsidR="00F97163">
        <w:t xml:space="preserve"> de </w:t>
      </w:r>
      <w:r w:rsidR="00D26DD4">
        <w:t>2</w:t>
      </w:r>
      <w:r w:rsidR="00F97163">
        <w:t>06%</w:t>
      </w:r>
      <w:r w:rsidR="005655D5">
        <w:t xml:space="preserve">, tendo em vista o 0,15 </w:t>
      </w:r>
      <w:r w:rsidR="00300581">
        <w:t>como um valor</w:t>
      </w:r>
      <w:r w:rsidR="00C81FDC">
        <w:t xml:space="preserve"> total</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336CE3D1" w:rsidR="00205C38" w:rsidRDefault="00205C38">
      <w:pPr>
        <w:pStyle w:val="Legenda"/>
      </w:pPr>
      <w:bookmarkStart w:id="136" w:name="_Ref55013755"/>
      <w:bookmarkStart w:id="137" w:name="_Toc55260922"/>
      <w:r>
        <w:t xml:space="preserve">Tabela </w:t>
      </w:r>
      <w:fldSimple w:instr=" SEQ Tabela \* ARABIC ">
        <w:r w:rsidR="003924EC">
          <w:rPr>
            <w:noProof/>
          </w:rPr>
          <w:t>1</w:t>
        </w:r>
      </w:fldSimple>
      <w:bookmarkEnd w:id="136"/>
      <w:r>
        <w:t xml:space="preserve"> relação dos </w:t>
      </w:r>
      <w:r w:rsidR="00CC3975">
        <w:t>gêneros</w:t>
      </w:r>
      <w:r>
        <w:t xml:space="preserve"> e a classe utilizada no KNN </w:t>
      </w:r>
      <w:r w:rsidRPr="00205C38">
        <w:t>(próprio, 2020)</w:t>
      </w:r>
      <w:bookmarkEnd w:id="137"/>
    </w:p>
    <w:p w14:paraId="2ED6BFD8" w14:textId="23505454" w:rsidR="00267E26" w:rsidRDefault="00F60D41" w:rsidP="00380B46">
      <w:r>
        <w:t xml:space="preserve"> </w:t>
      </w:r>
      <w:r w:rsidR="00267E26">
        <w:tab/>
      </w:r>
      <w:r w:rsidR="00267E26" w:rsidRPr="00267E26">
        <w:t>A matriz de confusão do usuário</w:t>
      </w:r>
      <w:r w:rsidR="00CE7F23">
        <w:t>,</w:t>
      </w:r>
      <w:r w:rsidR="00267E26" w:rsidRPr="00267E26">
        <w:t xml:space="preserve"> </w:t>
      </w:r>
      <w:r w:rsidR="00CE7F23">
        <w:t xml:space="preserve">a </w:t>
      </w:r>
      <w:r w:rsidR="00267E26" w:rsidRPr="00267E26">
        <w:t>utilizad</w:t>
      </w:r>
      <w:r w:rsidR="00CE7F23">
        <w:t>a</w:t>
      </w:r>
      <w:r w:rsidR="00267E26" w:rsidRPr="00267E26">
        <w:t xml:space="preserve"> nos testes</w:t>
      </w:r>
      <w:r w:rsidR="00CE7F23">
        <w:t>,</w:t>
      </w:r>
      <w:r w:rsidR="00267E26" w:rsidRPr="00267E26">
        <w:t xml:space="preserve"> </w:t>
      </w:r>
      <w:r w:rsidR="00FC4BB6">
        <w:t>está</w:t>
      </w:r>
      <w:r w:rsidR="00267E26" w:rsidRPr="00267E26">
        <w:t xml:space="preserve"> dispon</w:t>
      </w:r>
      <w:r w:rsidR="00FC4BB6">
        <w:t>ível</w:t>
      </w:r>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Nela, é possível verificar que o modelo somente obteve sucesso na recomendação da categoria de número 12. </w:t>
      </w:r>
      <w:r w:rsidR="009D5B8E">
        <w:t>A</w:t>
      </w:r>
      <w:r w:rsidR="00267E26" w:rsidRPr="00267E26">
        <w:t>contec</w:t>
      </w:r>
      <w:r w:rsidR="009D5B8E">
        <w:t>e</w:t>
      </w:r>
      <w:r w:rsidR="00267E26" w:rsidRPr="00267E26">
        <w:t xml:space="preserve"> devido ao curto período de uso da aplicação e ao gosto musical do usuário estar mais voltado aquele estilo musica</w:t>
      </w:r>
      <w:r w:rsidR="00267E26">
        <w:t>l</w:t>
      </w:r>
      <w:r w:rsidR="00267E26" w:rsidRPr="00267E26">
        <w:t>.</w:t>
      </w:r>
      <w:r w:rsidR="00680A87">
        <w:t xml:space="preserve"> </w:t>
      </w:r>
      <w:r w:rsidR="00C464BD">
        <w:t>E</w:t>
      </w:r>
      <w:r w:rsidR="00197B73">
        <w:t>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r w:rsidR="00C464BD">
        <w:t>ela</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38"/>
            <w:r>
              <w:t>184</w:t>
            </w:r>
            <w:commentRangeEnd w:id="138"/>
            <w:r w:rsidR="009D5421">
              <w:rPr>
                <w:rStyle w:val="Refdecomentrio"/>
              </w:rPr>
              <w:commentReference w:id="138"/>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39"/>
            <w:r>
              <w:t>180</w:t>
            </w:r>
            <w:commentRangeEnd w:id="139"/>
            <w:r w:rsidR="0055253D">
              <w:rPr>
                <w:rStyle w:val="Refdecomentrio"/>
              </w:rPr>
              <w:commentReference w:id="139"/>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0"/>
            <w:r>
              <w:t>46</w:t>
            </w:r>
            <w:commentRangeEnd w:id="140"/>
            <w:r w:rsidR="0055253D">
              <w:rPr>
                <w:rStyle w:val="Refdecomentrio"/>
              </w:rPr>
              <w:commentReference w:id="140"/>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1"/>
            <w:r>
              <w:t>38</w:t>
            </w:r>
            <w:commentRangeEnd w:id="141"/>
            <w:r w:rsidR="0055253D">
              <w:rPr>
                <w:rStyle w:val="Refdecomentrio"/>
              </w:rPr>
              <w:commentReference w:id="141"/>
            </w:r>
          </w:p>
        </w:tc>
      </w:tr>
    </w:tbl>
    <w:p w14:paraId="51E5EBFE" w14:textId="09B6181F" w:rsidR="005272A3" w:rsidRDefault="003924EC" w:rsidP="003924EC">
      <w:pPr>
        <w:pStyle w:val="Legenda"/>
      </w:pPr>
      <w:bookmarkStart w:id="142" w:name="_Ref55253627"/>
      <w:bookmarkStart w:id="143" w:name="_Toc55260923"/>
      <w:r>
        <w:t xml:space="preserve">Tabela </w:t>
      </w:r>
      <w:fldSimple w:instr=" SEQ Tabela \* ARABIC ">
        <w:r>
          <w:rPr>
            <w:noProof/>
          </w:rPr>
          <w:t>2</w:t>
        </w:r>
      </w:fldSimple>
      <w:bookmarkEnd w:id="142"/>
      <w:r>
        <w:t xml:space="preserve"> matriz confusão da classe 12, gênero musical country</w:t>
      </w:r>
      <w:r w:rsidR="00CE2C6D">
        <w:t xml:space="preserve"> </w:t>
      </w:r>
      <w:r w:rsidR="00CE2C6D" w:rsidRPr="0006553D">
        <w:t>(próprio, 2020)</w:t>
      </w:r>
      <w:bookmarkEnd w:id="143"/>
    </w:p>
    <w:p w14:paraId="09756A89" w14:textId="780456E9" w:rsidR="004F58A2" w:rsidRDefault="004F58A2" w:rsidP="004F58A2">
      <w:r>
        <w:tab/>
        <w:t xml:space="preserve">Para uma </w:t>
      </w:r>
      <w:r w:rsidR="003C445B">
        <w:t>análise</w:t>
      </w:r>
      <w:r>
        <w:t xml:space="preserve"> mais aprofundada, o </w:t>
      </w:r>
      <w:r w:rsidR="00276B0A">
        <w:t>gênero</w:t>
      </w:r>
      <w:r w:rsidR="00483E10">
        <w:t xml:space="preserve"> </w:t>
      </w:r>
      <w:r w:rsidR="009552FB">
        <w:t>de</w:t>
      </w:r>
      <w:r>
        <w:t xml:space="preserve"> maior quantidade de recomendações</w:t>
      </w:r>
      <w:r w:rsidR="002D2E1D">
        <w:t>, o de</w:t>
      </w:r>
      <w:r w:rsidR="00125F06">
        <w:t xml:space="preserve"> 230 itens</w:t>
      </w:r>
      <w:r>
        <w:t xml:space="preserve">, isso é o </w:t>
      </w:r>
      <w:r w:rsidRPr="00837ACC">
        <w:rPr>
          <w:i/>
          <w:iCs w:val="0"/>
        </w:rPr>
        <w:t>cou</w:t>
      </w:r>
      <w:r w:rsidR="005D6CEC" w:rsidRPr="00837ACC">
        <w:rPr>
          <w:i/>
          <w:iCs w:val="0"/>
        </w:rPr>
        <w:t>n</w:t>
      </w:r>
      <w:r w:rsidRPr="00837ACC">
        <w:rPr>
          <w:i/>
          <w:iCs w:val="0"/>
        </w:rPr>
        <w:t>try</w:t>
      </w:r>
      <w:r>
        <w:t xml:space="preserve"> (classe 12)</w:t>
      </w:r>
      <w:r w:rsidR="002D2E1D">
        <w:t>, teve sua prioridade</w:t>
      </w:r>
      <w:r w:rsidR="00263E92">
        <w:t>.</w:t>
      </w:r>
      <w:r w:rsidR="003C445B">
        <w:t xml:space="preserve"> </w:t>
      </w:r>
      <w:r w:rsidR="00E0170D">
        <w:t>Pela</w:t>
      </w:r>
      <w:r w:rsidR="003C445B">
        <w:t xml:space="preserve"> análise,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9470AD">
        <w:t xml:space="preserve"> contém</w:t>
      </w:r>
      <w:r w:rsidR="003D4AF5">
        <w:t xml:space="preserve"> </w:t>
      </w:r>
      <w:r w:rsidR="00554821">
        <w:t>a</w:t>
      </w:r>
      <w:r w:rsidR="003D4AF5">
        <w:t xml:space="preserve"> avalia</w:t>
      </w:r>
      <w:r w:rsidR="00554821">
        <w:t>ção</w:t>
      </w:r>
      <w:r w:rsidR="003D4AF5">
        <w:t xml:space="preserve"> </w:t>
      </w:r>
      <w:r w:rsidR="00554821">
        <w:t>d</w:t>
      </w:r>
      <w:r w:rsidR="003D4AF5">
        <w:t>os dados de precisão,</w:t>
      </w:r>
      <w:r w:rsidR="00554821">
        <w:t xml:space="preserve"> o</w:t>
      </w:r>
      <w:r w:rsidR="003D4AF5">
        <w:t xml:space="preserve"> </w:t>
      </w:r>
      <w:r w:rsidR="003D4AF5" w:rsidRPr="00095D8C">
        <w:rPr>
          <w:i/>
          <w:iCs w:val="0"/>
        </w:rPr>
        <w:t>recall</w:t>
      </w:r>
      <w:r w:rsidR="00DC62F8">
        <w:t xml:space="preserve"> e</w:t>
      </w:r>
      <w:r w:rsidR="00554821">
        <w:t xml:space="preserve"> o</w:t>
      </w:r>
      <w:r w:rsidR="00DC62F8">
        <w:t xml:space="preserve"> </w:t>
      </w:r>
      <w:r w:rsidR="00DC62F8" w:rsidRPr="00DC62F8">
        <w:rPr>
          <w:i/>
          <w:iCs w:val="0"/>
        </w:rPr>
        <w:t>f-</w:t>
      </w:r>
      <w:proofErr w:type="spellStart"/>
      <w:r w:rsidR="00DC62F8" w:rsidRPr="00DC62F8">
        <w:rPr>
          <w:i/>
          <w:iCs w:val="0"/>
        </w:rPr>
        <w:t>measure</w:t>
      </w:r>
      <w:proofErr w:type="spellEnd"/>
      <w:r w:rsidR="003D4AF5">
        <w:t>.</w:t>
      </w:r>
      <w:r w:rsidR="00125F06">
        <w:t xml:space="preserve"> </w:t>
      </w:r>
      <w:r w:rsidR="00125F06">
        <w:t>A precisão do</w:t>
      </w:r>
      <w:r w:rsidR="00125F06">
        <w:t xml:space="preserve"> modelo</w:t>
      </w:r>
      <w:r w:rsidR="00837ACC">
        <w:t>,</w:t>
      </w:r>
      <w:r w:rsidR="00125F06">
        <w:t xml:space="preserve"> ao realizar a recomendação dessa classe</w:t>
      </w:r>
      <w:r w:rsidR="00663051">
        <w:t>,</w:t>
      </w:r>
      <w:r w:rsidR="00125F06">
        <w:t xml:space="preserve"> </w:t>
      </w:r>
      <w:r w:rsidR="00D77BF8">
        <w:t>é</w:t>
      </w:r>
      <w:r w:rsidR="00125F06">
        <w:t xml:space="preserve"> de 0,51, </w:t>
      </w:r>
      <w:r w:rsidR="003117B0">
        <w:t>ou seja,</w:t>
      </w:r>
      <w:r w:rsidR="00D254D3">
        <w:t xml:space="preserve"> </w:t>
      </w:r>
      <w:r w:rsidR="006A5B2D">
        <w:t>está</w:t>
      </w:r>
      <w:r w:rsidR="00D254D3">
        <w:t xml:space="preserve"> com dificuldades de classificar o </w:t>
      </w:r>
      <w:r w:rsidR="001B6492">
        <w:t>gênero</w:t>
      </w:r>
      <w:r w:rsidR="00D254D3">
        <w:t xml:space="preserve"> </w:t>
      </w:r>
      <w:r w:rsidR="00D254D3" w:rsidRPr="00663051">
        <w:rPr>
          <w:i/>
          <w:iCs w:val="0"/>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823CB"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44" w:name="_Ref55011605"/>
            <w:bookmarkStart w:id="145"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F823CB"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823CB"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C8898CA" w:rsidR="004E0FBD" w:rsidRDefault="00F15A2C" w:rsidP="00F15A2C">
      <w:pPr>
        <w:pStyle w:val="Legenda"/>
      </w:pPr>
      <w:bookmarkStart w:id="146" w:name="_Ref55013706"/>
      <w:bookmarkStart w:id="147" w:name="_Toc55260924"/>
      <w:r>
        <w:t xml:space="preserve">Tabela </w:t>
      </w:r>
      <w:fldSimple w:instr=" SEQ Tabela \* ARABIC ">
        <w:r w:rsidR="003924EC">
          <w:rPr>
            <w:noProof/>
          </w:rPr>
          <w:t>3</w:t>
        </w:r>
      </w:fldSimple>
      <w:bookmarkEnd w:id="144"/>
      <w:bookmarkEnd w:id="146"/>
      <w:r>
        <w:t xml:space="preserve"> Matrix confusão do usuário </w:t>
      </w:r>
      <w:r w:rsidRPr="00251B57">
        <w:t>spotify:user:4i3jdhv6vubcjdpwsn38iv8u4</w:t>
      </w:r>
      <w:r w:rsidR="0006553D">
        <w:t xml:space="preserve"> </w:t>
      </w:r>
      <w:bookmarkStart w:id="148" w:name="_Hlk55013242"/>
      <w:r w:rsidR="0006553D" w:rsidRPr="0006553D">
        <w:t>(próprio, 2020)</w:t>
      </w:r>
      <w:bookmarkEnd w:id="145"/>
      <w:bookmarkEnd w:id="147"/>
      <w:bookmarkEnd w:id="148"/>
    </w:p>
    <w:p w14:paraId="29875599" w14:textId="4EDF4C34" w:rsidR="008F2AE9" w:rsidRPr="006C1E7D" w:rsidRDefault="008F2AE9" w:rsidP="00972812">
      <w:pPr>
        <w:pStyle w:val="Ttulo1"/>
      </w:pPr>
      <w:bookmarkStart w:id="149" w:name="_Toc55260977"/>
      <w:r w:rsidRPr="006C1E7D">
        <w:lastRenderedPageBreak/>
        <w:t>CONCLUSÃO</w:t>
      </w:r>
      <w:bookmarkEnd w:id="149"/>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6F3927F4" w:rsidR="007468ED" w:rsidRDefault="0066283C" w:rsidP="007468ED">
      <w:pPr>
        <w:pStyle w:val="Ttulo2"/>
      </w:pPr>
      <w:bookmarkStart w:id="150" w:name="_Toc55260978"/>
      <w:r>
        <w:t>Trabalhos futuros</w:t>
      </w:r>
      <w:bookmarkEnd w:id="150"/>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48507CBE" w:rsidR="008F2AE9" w:rsidRPr="00310EA6" w:rsidRDefault="008F2AE9" w:rsidP="00972812">
      <w:pPr>
        <w:pStyle w:val="Ttulo1-semnumerao"/>
      </w:pPr>
      <w:bookmarkStart w:id="151" w:name="_Toc55260979"/>
      <w:commentRangeStart w:id="152"/>
      <w:commentRangeStart w:id="153"/>
      <w:r w:rsidRPr="00310EA6">
        <w:lastRenderedPageBreak/>
        <w:t>Referências Bibliográficas</w:t>
      </w:r>
      <w:commentRangeEnd w:id="152"/>
      <w:r w:rsidR="009518DB">
        <w:rPr>
          <w:rStyle w:val="Refdecomentrio"/>
          <w:b w:val="0"/>
          <w:caps w:val="0"/>
          <w:snapToGrid/>
          <w:spacing w:val="0"/>
          <w:kern w:val="0"/>
        </w:rPr>
        <w:commentReference w:id="152"/>
      </w:r>
      <w:commentRangeEnd w:id="153"/>
      <w:r w:rsidR="005A74E7">
        <w:rPr>
          <w:rStyle w:val="Refdecomentrio"/>
          <w:b w:val="0"/>
          <w:caps w:val="0"/>
          <w:snapToGrid/>
          <w:spacing w:val="0"/>
          <w:kern w:val="0"/>
        </w:rPr>
        <w:commentReference w:id="153"/>
      </w:r>
      <w:bookmarkEnd w:id="151"/>
    </w:p>
    <w:p w14:paraId="4135FE7D" w14:textId="609F84FE" w:rsidR="009C731D" w:rsidRPr="008D63DA" w:rsidRDefault="00C648F5" w:rsidP="009C731D">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8D63DA">
        <w:rPr>
          <w:noProof/>
          <w:lang w:val="en-US"/>
        </w:rPr>
        <w:t xml:space="preserve">2020. </w:t>
      </w:r>
    </w:p>
    <w:p w14:paraId="4F70D2C8" w14:textId="77777777" w:rsidR="009C731D" w:rsidRPr="009C731D" w:rsidRDefault="009C731D" w:rsidP="009C731D">
      <w:pPr>
        <w:widowControl w:val="0"/>
        <w:autoSpaceDE w:val="0"/>
        <w:autoSpaceDN w:val="0"/>
        <w:adjustRightInd w:val="0"/>
        <w:rPr>
          <w:noProof/>
        </w:rPr>
      </w:pPr>
      <w:r w:rsidRPr="008D63DA">
        <w:rPr>
          <w:noProof/>
          <w:lang w:val="en-US"/>
        </w:rPr>
        <w:t xml:space="preserve">ACM RECSYS COMMUNITY. </w:t>
      </w:r>
      <w:r w:rsidRPr="008D63DA">
        <w:rPr>
          <w:b/>
          <w:bCs/>
          <w:noProof/>
          <w:lang w:val="en-US"/>
        </w:rPr>
        <w:t>RecSys – ACM Recommender Systems</w:t>
      </w:r>
      <w:r w:rsidRPr="008D63DA">
        <w:rPr>
          <w:noProof/>
          <w:lang w:val="en-US"/>
        </w:rPr>
        <w:t xml:space="preserve">. Disponível em: &lt;https://recsys.acm.org/&gt;. </w:t>
      </w:r>
      <w:r w:rsidRPr="009C731D">
        <w:rPr>
          <w:noProof/>
        </w:rPr>
        <w:t xml:space="preserve">Acesso em: 28 abr. 2020. </w:t>
      </w:r>
    </w:p>
    <w:p w14:paraId="36532689" w14:textId="77777777" w:rsidR="009C731D" w:rsidRPr="008D63DA" w:rsidRDefault="009C731D" w:rsidP="009C731D">
      <w:pPr>
        <w:widowControl w:val="0"/>
        <w:autoSpaceDE w:val="0"/>
        <w:autoSpaceDN w:val="0"/>
        <w:adjustRightInd w:val="0"/>
        <w:rPr>
          <w:noProof/>
          <w:lang w:val="en-US"/>
        </w:rPr>
      </w:pPr>
      <w:r w:rsidRPr="009C731D">
        <w:rPr>
          <w:noProof/>
        </w:rPr>
        <w:t xml:space="preserve">ALIAGA, W. K. DESENVOLVIMENTO DE UM SISTEMA DE RECOMENDACÃO MUSICAL SENSÍVEL AO CONTEXTO. </w:t>
      </w:r>
      <w:r w:rsidRPr="008D63DA">
        <w:rPr>
          <w:noProof/>
          <w:lang w:val="en-US"/>
        </w:rPr>
        <w:t xml:space="preserve">2018. </w:t>
      </w:r>
    </w:p>
    <w:p w14:paraId="2EFA347B"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BHATNAGAR, V. </w:t>
      </w:r>
      <w:r w:rsidRPr="008D63DA">
        <w:rPr>
          <w:b/>
          <w:bCs/>
          <w:noProof/>
          <w:lang w:val="en-US"/>
        </w:rPr>
        <w:t>Collaborative filtering using data mining and analysis</w:t>
      </w:r>
      <w:r w:rsidRPr="008D63DA">
        <w:rPr>
          <w:noProof/>
          <w:lang w:val="en-US"/>
        </w:rPr>
        <w:t xml:space="preserve">. [s.l: s.n.]. </w:t>
      </w:r>
    </w:p>
    <w:p w14:paraId="4FBC1CF0"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BORJA, K.; DIERINGER, S. Streaming or stealing? The complementary features between music streaming and music piracy. </w:t>
      </w:r>
      <w:r w:rsidRPr="008D63DA">
        <w:rPr>
          <w:b/>
          <w:bCs/>
          <w:noProof/>
          <w:lang w:val="en-US"/>
        </w:rPr>
        <w:t>Journal of Retailing and Consumer Services</w:t>
      </w:r>
      <w:r w:rsidRPr="008D63DA">
        <w:rPr>
          <w:noProof/>
          <w:lang w:val="en-US"/>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8D63DA">
        <w:rPr>
          <w:noProof/>
          <w:lang w:val="en-US"/>
        </w:rPr>
        <w:t xml:space="preserve">DIETMAR, J. et al. </w:t>
      </w:r>
      <w:r w:rsidRPr="008D63DA">
        <w:rPr>
          <w:b/>
          <w:bCs/>
          <w:noProof/>
          <w:lang w:val="en-US"/>
        </w:rPr>
        <w:t>Recommendation system -An Introduction</w:t>
      </w:r>
      <w:r w:rsidRPr="008D63DA">
        <w:rPr>
          <w:noProof/>
          <w:lang w:val="en-US"/>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ERIKSSON, M. et al. </w:t>
      </w:r>
      <w:r w:rsidRPr="008D63DA">
        <w:rPr>
          <w:b/>
          <w:bCs/>
          <w:noProof/>
          <w:lang w:val="en-US"/>
        </w:rPr>
        <w:t>Spotify Teardown</w:t>
      </w:r>
      <w:r w:rsidRPr="008D63DA">
        <w:rPr>
          <w:noProof/>
          <w:lang w:val="en-US"/>
        </w:rPr>
        <w:t xml:space="preserve">. [s.l.] MIT Press, 2019. </w:t>
      </w:r>
    </w:p>
    <w:p w14:paraId="6FF27537"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FALK, K. </w:t>
      </w:r>
      <w:r w:rsidRPr="008D63DA">
        <w:rPr>
          <w:b/>
          <w:bCs/>
          <w:noProof/>
          <w:lang w:val="en-US"/>
        </w:rPr>
        <w:t>Practical Recommender Systems</w:t>
      </w:r>
      <w:r w:rsidRPr="008D63DA">
        <w:rPr>
          <w:noProof/>
          <w:lang w:val="en-US"/>
        </w:rPr>
        <w:t xml:space="preserve">. [s.l: s.n.]. </w:t>
      </w:r>
    </w:p>
    <w:p w14:paraId="4387A269" w14:textId="77777777" w:rsidR="009C731D" w:rsidRPr="009C731D" w:rsidRDefault="009C731D" w:rsidP="009C731D">
      <w:pPr>
        <w:widowControl w:val="0"/>
        <w:autoSpaceDE w:val="0"/>
        <w:autoSpaceDN w:val="0"/>
        <w:adjustRightInd w:val="0"/>
        <w:rPr>
          <w:noProof/>
        </w:rPr>
      </w:pPr>
      <w:r w:rsidRPr="008D63DA">
        <w:rPr>
          <w:noProof/>
          <w:lang w:val="en-US"/>
        </w:rPr>
        <w:t xml:space="preserve">IFPI. </w:t>
      </w:r>
      <w:r w:rsidRPr="008D63DA">
        <w:rPr>
          <w:b/>
          <w:bCs/>
          <w:noProof/>
          <w:lang w:val="en-US"/>
        </w:rPr>
        <w:t>IFPI Global Music Report 2019</w:t>
      </w:r>
      <w:r w:rsidRPr="008D63DA">
        <w:rPr>
          <w:noProof/>
          <w:lang w:val="en-US"/>
        </w:rPr>
        <w:t xml:space="preserve">. </w:t>
      </w:r>
      <w:r w:rsidRPr="009C731D">
        <w:rPr>
          <w:noProof/>
        </w:rPr>
        <w:t xml:space="preserve">Disponível em: &lt;https://www.ifpi.org/news/IFPI-GLOBAL-MUSIC-REPORT-2019&gt;. </w:t>
      </w:r>
    </w:p>
    <w:p w14:paraId="456E717B"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JOSÉ, I. </w:t>
      </w:r>
      <w:r w:rsidRPr="008D63DA">
        <w:rPr>
          <w:b/>
          <w:bCs/>
          <w:noProof/>
          <w:lang w:val="en-US"/>
        </w:rPr>
        <w:t>KNN (K-Nearest Neighbors) #1</w:t>
      </w:r>
      <w:r w:rsidRPr="008D63DA">
        <w:rPr>
          <w:noProof/>
          <w:lang w:val="en-US"/>
        </w:rPr>
        <w:t xml:space="preserve">. </w:t>
      </w:r>
      <w:r w:rsidRPr="009C731D">
        <w:rPr>
          <w:noProof/>
        </w:rPr>
        <w:t xml:space="preserve">Disponível em: &lt;https://medium.com/brasil-ai/knn-k-nearest-neighbors-1-e140c82e9c4e&gt;. </w:t>
      </w:r>
      <w:r w:rsidRPr="008D63DA">
        <w:rPr>
          <w:noProof/>
          <w:lang w:val="en-US"/>
        </w:rPr>
        <w:t xml:space="preserve">Acesso em: 4 out. 2020. </w:t>
      </w:r>
    </w:p>
    <w:p w14:paraId="390465A2"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LUDEWIG, M. et al. Effective nearest-neighbor music recommendations. </w:t>
      </w:r>
      <w:r w:rsidRPr="008D63DA">
        <w:rPr>
          <w:b/>
          <w:bCs/>
          <w:noProof/>
          <w:lang w:val="en-US"/>
        </w:rPr>
        <w:t>ACM International Conference Proceeding Series</w:t>
      </w:r>
      <w:r w:rsidRPr="008D63DA">
        <w:rPr>
          <w:noProof/>
          <w:lang w:val="en-US"/>
        </w:rPr>
        <w:t xml:space="preserve">, 2018. </w:t>
      </w:r>
    </w:p>
    <w:p w14:paraId="78BBCB8B" w14:textId="77777777" w:rsidR="009C731D" w:rsidRPr="009C731D" w:rsidRDefault="009C731D" w:rsidP="009C731D">
      <w:pPr>
        <w:widowControl w:val="0"/>
        <w:autoSpaceDE w:val="0"/>
        <w:autoSpaceDN w:val="0"/>
        <w:adjustRightInd w:val="0"/>
        <w:rPr>
          <w:noProof/>
        </w:rPr>
      </w:pPr>
      <w:r w:rsidRPr="008D63DA">
        <w:rPr>
          <w:noProof/>
          <w:lang w:val="en-US"/>
        </w:rPr>
        <w:t xml:space="preserve">LUINI, B. J. R.; WHITMAN, A. E.; DATE, P. </w:t>
      </w:r>
      <w:r w:rsidRPr="008D63DA">
        <w:rPr>
          <w:b/>
          <w:bCs/>
          <w:noProof/>
          <w:lang w:val="en-US"/>
        </w:rPr>
        <w:t>Streaming Audio: The FezGuys’ Guide</w:t>
      </w:r>
      <w:r w:rsidRPr="008D63DA">
        <w:rPr>
          <w:noProof/>
          <w:lang w:val="en-US"/>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NIWA, H. </w:t>
      </w:r>
      <w:r w:rsidRPr="008D63DA">
        <w:rPr>
          <w:b/>
          <w:bCs/>
          <w:noProof/>
          <w:lang w:val="en-US"/>
        </w:rPr>
        <w:t>Streaming Systems</w:t>
      </w:r>
      <w:r w:rsidRPr="008D63DA">
        <w:rPr>
          <w:noProof/>
          <w:lang w:val="en-US"/>
        </w:rPr>
        <w:t>. [s.l.] O’Reilly Media, 2018. v. 134</w:t>
      </w:r>
    </w:p>
    <w:p w14:paraId="001BEB6F"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PEDREGOSA, F. et al. Scikit-learn: Machine Learning in {P}ython. </w:t>
      </w:r>
      <w:r w:rsidRPr="008D63DA">
        <w:rPr>
          <w:b/>
          <w:bCs/>
          <w:noProof/>
          <w:lang w:val="en-US"/>
        </w:rPr>
        <w:t>Journal of Machine Learning Research</w:t>
      </w:r>
      <w:r w:rsidRPr="008D63DA">
        <w:rPr>
          <w:noProof/>
          <w:lang w:val="en-US"/>
        </w:rPr>
        <w:t xml:space="preserve">, v. 12, p. 2825–2830, 2011. </w:t>
      </w:r>
    </w:p>
    <w:p w14:paraId="4A23BAF2"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RÄTSCH, G. A brief introduction into machine learning. </w:t>
      </w:r>
      <w:r w:rsidRPr="008D63DA">
        <w:rPr>
          <w:b/>
          <w:bCs/>
          <w:noProof/>
          <w:lang w:val="en-US"/>
        </w:rPr>
        <w:t>21st Chaos Communication Congress</w:t>
      </w:r>
      <w:r w:rsidRPr="008D63DA">
        <w:rPr>
          <w:noProof/>
          <w:lang w:val="en-US"/>
        </w:rPr>
        <w:t xml:space="preserve">, p. 1–6, 2004. </w:t>
      </w:r>
    </w:p>
    <w:p w14:paraId="57C7A38A"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RESNICK, PAUL AND VARIAN, H. R. Recommender Systems. </w:t>
      </w:r>
      <w:r w:rsidRPr="008D63DA">
        <w:rPr>
          <w:b/>
          <w:bCs/>
          <w:noProof/>
          <w:lang w:val="en-US"/>
        </w:rPr>
        <w:t xml:space="preserve">Communications of the </w:t>
      </w:r>
      <w:r w:rsidRPr="008D63DA">
        <w:rPr>
          <w:b/>
          <w:bCs/>
          <w:noProof/>
          <w:lang w:val="en-US"/>
        </w:rPr>
        <w:lastRenderedPageBreak/>
        <w:t>ACM</w:t>
      </w:r>
      <w:r w:rsidRPr="008D63DA">
        <w:rPr>
          <w:noProof/>
          <w:lang w:val="en-US"/>
        </w:rPr>
        <w:t xml:space="preserve">, v. 40, n. 4, p. 56–58, 1997. </w:t>
      </w:r>
    </w:p>
    <w:p w14:paraId="20D9D441"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RICCI, F.; ROKACH, L.; SHAPIRA, B. </w:t>
      </w:r>
      <w:r w:rsidRPr="008D63DA">
        <w:rPr>
          <w:b/>
          <w:bCs/>
          <w:noProof/>
          <w:lang w:val="en-US"/>
        </w:rPr>
        <w:t>Recommender Systems Handbook</w:t>
      </w:r>
      <w:r w:rsidRPr="008D63DA">
        <w:rPr>
          <w:noProof/>
          <w:lang w:val="en-US"/>
        </w:rPr>
        <w:t xml:space="preserve">. [s.l: s.n.]. </w:t>
      </w:r>
    </w:p>
    <w:p w14:paraId="5FB08366"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T.M. COVER, P. E. H. Nearest Neighbor Pattern Classfication. v. I, p. 1–28, 1967. </w:t>
      </w:r>
    </w:p>
    <w:p w14:paraId="11ADCC54"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TKALČIČ, M. et al. Prediction of music pairwise preferences from facial expressions. </w:t>
      </w:r>
      <w:r w:rsidRPr="008D63DA">
        <w:rPr>
          <w:b/>
          <w:bCs/>
          <w:noProof/>
          <w:lang w:val="en-US"/>
        </w:rPr>
        <w:t>International Conference on Intelligent User Interfaces, Proceedings IUI</w:t>
      </w:r>
      <w:r w:rsidRPr="008D63DA">
        <w:rPr>
          <w:noProof/>
          <w:lang w:val="en-US"/>
        </w:rPr>
        <w:t xml:space="preserve">, v. Part F1476, p. 150–159, 2019. </w:t>
      </w:r>
    </w:p>
    <w:p w14:paraId="5384780C" w14:textId="77777777" w:rsidR="009C731D" w:rsidRPr="008D63DA" w:rsidRDefault="009C731D" w:rsidP="009C731D">
      <w:pPr>
        <w:widowControl w:val="0"/>
        <w:autoSpaceDE w:val="0"/>
        <w:autoSpaceDN w:val="0"/>
        <w:adjustRightInd w:val="0"/>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8D63DA">
        <w:rPr>
          <w:noProof/>
          <w:lang w:val="en-US"/>
        </w:rPr>
        <w:t xml:space="preserve">Acesso em: 12 mar. 2020. </w:t>
      </w:r>
    </w:p>
    <w:p w14:paraId="1BFE53C8" w14:textId="77777777" w:rsidR="009C731D" w:rsidRPr="008D63DA" w:rsidRDefault="009C731D" w:rsidP="009C731D">
      <w:pPr>
        <w:widowControl w:val="0"/>
        <w:autoSpaceDE w:val="0"/>
        <w:autoSpaceDN w:val="0"/>
        <w:adjustRightInd w:val="0"/>
        <w:rPr>
          <w:noProof/>
          <w:lang w:val="en-US"/>
        </w:rPr>
      </w:pPr>
      <w:r w:rsidRPr="008D63DA">
        <w:rPr>
          <w:noProof/>
          <w:lang w:val="en-US"/>
        </w:rPr>
        <w:t xml:space="preserve">VOLOKHIN, S.; AGICHTEIN, E. Towards intent-aware contextual music recommendation: Initial experiments. </w:t>
      </w:r>
      <w:r w:rsidRPr="008D63DA">
        <w:rPr>
          <w:b/>
          <w:bCs/>
          <w:noProof/>
          <w:lang w:val="en-US"/>
        </w:rPr>
        <w:t>41st International ACM SIGIR Conference on Research and Development in Information Retrieval, SIGIR 2018</w:t>
      </w:r>
      <w:r w:rsidRPr="008D63DA">
        <w:rPr>
          <w:noProof/>
          <w:lang w:val="en-US"/>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8D63DA">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462EC4" w:rsidRDefault="00462EC4"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462EC4" w:rsidRDefault="00462EC4"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462EC4" w:rsidRDefault="00462EC4"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462EC4" w:rsidRDefault="00462EC4"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462EC4" w:rsidRDefault="00462EC4"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462EC4" w:rsidRDefault="00462EC4"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462EC4" w:rsidRDefault="00462EC4"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462EC4" w:rsidRDefault="00462EC4"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462EC4" w:rsidRDefault="00462EC4"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1:00Z" w:initials="JVDC">
    <w:p w14:paraId="699431A0" w14:textId="77FAAF77" w:rsidR="00462EC4" w:rsidRDefault="00462EC4" w:rsidP="00972812">
      <w:pPr>
        <w:pStyle w:val="Textodecomentrio"/>
      </w:pPr>
      <w:r>
        <w:rPr>
          <w:rStyle w:val="Refdecomentrio"/>
        </w:rPr>
        <w:annotationRef/>
      </w:r>
      <w:r>
        <w:t>Melhorar esse texto.</w:t>
      </w:r>
    </w:p>
  </w:comment>
  <w:comment w:id="51" w:author="Juliano Varella De Carvalho" w:date="2020-08-15T15:12:00Z" w:initials="JVDC">
    <w:p w14:paraId="5192D913" w14:textId="4D2CDC01" w:rsidR="00462EC4" w:rsidRDefault="00462EC4" w:rsidP="00972812">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462EC4" w:rsidRDefault="00462EC4" w:rsidP="00972812">
      <w:pPr>
        <w:pStyle w:val="Textodecomentrio"/>
      </w:pPr>
      <w:r>
        <w:rPr>
          <w:rStyle w:val="Refdecomentrio"/>
        </w:rPr>
        <w:annotationRef/>
      </w:r>
      <w:r>
        <w:t xml:space="preserve">Onde foram </w:t>
      </w:r>
      <w:proofErr w:type="gramStart"/>
      <w:r>
        <w:t>encontrados ???</w:t>
      </w:r>
      <w:proofErr w:type="gramEnd"/>
    </w:p>
  </w:comment>
  <w:comment w:id="53" w:author="Juliano Varella De Carvalho" w:date="2020-08-15T15:19:00Z" w:initials="JVDC">
    <w:p w14:paraId="1E17D4CA" w14:textId="427F4B4E" w:rsidR="00462EC4" w:rsidRDefault="00462EC4" w:rsidP="00972812">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3:00Z" w:initials="JVDC">
    <w:p w14:paraId="742A7D0B" w14:textId="76A3C8AD" w:rsidR="00462EC4" w:rsidRDefault="00462EC4" w:rsidP="00972812">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462EC4" w:rsidRDefault="00462EC4" w:rsidP="00972812">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462EC4" w:rsidRDefault="00462EC4" w:rsidP="00972812">
      <w:pPr>
        <w:pStyle w:val="Textodecomentrio"/>
      </w:pPr>
      <w:r>
        <w:rPr>
          <w:rStyle w:val="Refdecomentrio"/>
        </w:rPr>
        <w:annotationRef/>
      </w:r>
      <w:r>
        <w:t xml:space="preserve">Por que há tanto espaço </w:t>
      </w:r>
      <w:proofErr w:type="gramStart"/>
      <w:r>
        <w:t>abaixo ???</w:t>
      </w:r>
      <w:proofErr w:type="gramEnd"/>
    </w:p>
  </w:comment>
  <w:comment w:id="58" w:author="Tatiane Schwanck Schardosim" w:date="2020-07-01T20:52:00Z" w:initials="TSS">
    <w:p w14:paraId="5DB90FFD" w14:textId="1FA73627" w:rsidR="00462EC4" w:rsidRDefault="00462EC4" w:rsidP="00972812">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462EC4" w:rsidRDefault="00462EC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2" w:author="Tatiane Schwanck Schardosim" w:date="2020-07-01T20:54:00Z" w:initials="TSS">
    <w:p w14:paraId="6345B211" w14:textId="03CD21A0" w:rsidR="00462EC4" w:rsidRDefault="00462EC4" w:rsidP="00972812">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462EC4" w:rsidRDefault="00462EC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5" w:author="Tatiane Schwanck Schardosim" w:date="2020-07-01T20:55:00Z" w:initials="TSS">
    <w:p w14:paraId="00038D8A" w14:textId="23599823" w:rsidR="00462EC4" w:rsidRDefault="00462EC4" w:rsidP="00972812">
      <w:pPr>
        <w:pStyle w:val="Textodecomentrio"/>
      </w:pPr>
      <w:r>
        <w:rPr>
          <w:rStyle w:val="Refdecomentrio"/>
        </w:rPr>
        <w:annotationRef/>
      </w:r>
      <w:r>
        <w:rPr>
          <w:noProof/>
        </w:rPr>
        <w:t>Será um app?</w:t>
      </w:r>
    </w:p>
  </w:comment>
  <w:comment w:id="66" w:author="Érico Souza Loewe" w:date="2020-07-02T00:12:00Z" w:initials="ÉSL">
    <w:p w14:paraId="44B9C80F" w14:textId="7EE8DC98" w:rsidR="00462EC4" w:rsidRDefault="00462EC4" w:rsidP="00972812">
      <w:pPr>
        <w:pStyle w:val="Textodecomentrio"/>
      </w:pPr>
      <w:r>
        <w:rPr>
          <w:rStyle w:val="Refdecomentrio"/>
        </w:rPr>
        <w:annotationRef/>
      </w:r>
      <w:r>
        <w:t xml:space="preserve">Será um </w:t>
      </w:r>
      <w:proofErr w:type="spellStart"/>
      <w:r>
        <w:t>webapp</w:t>
      </w:r>
      <w:proofErr w:type="spellEnd"/>
    </w:p>
  </w:comment>
  <w:comment w:id="67" w:author="Juliano Varella De Carvalho" w:date="2020-08-15T15:30:00Z" w:initials="JVDC">
    <w:p w14:paraId="031542B9" w14:textId="09073255" w:rsidR="00462EC4" w:rsidRDefault="00462EC4" w:rsidP="00972812">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462EC4" w:rsidRDefault="00462EC4" w:rsidP="00972812">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462EC4" w:rsidRDefault="00462EC4" w:rsidP="00972812">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462EC4" w:rsidRDefault="00462EC4" w:rsidP="00972812">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462EC4" w:rsidRDefault="00462EC4" w:rsidP="00972812">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462EC4" w:rsidRDefault="00462EC4" w:rsidP="00972812">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462EC4" w:rsidRDefault="00462EC4" w:rsidP="00972812">
      <w:pPr>
        <w:pStyle w:val="Textodecomentrio"/>
      </w:pPr>
      <w:r>
        <w:rPr>
          <w:rStyle w:val="Refdecomentrio"/>
        </w:rPr>
        <w:annotationRef/>
      </w:r>
      <w:r>
        <w:t xml:space="preserve">Não seria recomendação </w:t>
      </w:r>
      <w:proofErr w:type="gramStart"/>
      <w:r>
        <w:t>musical ???</w:t>
      </w:r>
      <w:proofErr w:type="gramEnd"/>
    </w:p>
  </w:comment>
  <w:comment w:id="79" w:author="Juliano Varella De Carvalho" w:date="2020-08-15T15:50:00Z" w:initials="JVDC">
    <w:p w14:paraId="0F56441A" w14:textId="41D9DDAB" w:rsidR="00462EC4" w:rsidRDefault="00462EC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38" w:author="Érico Souza Loewe" w:date="2020-11-03T00:14:00Z" w:initials="ÉSL">
    <w:p w14:paraId="3F8FF34E" w14:textId="2895B121" w:rsidR="00462EC4" w:rsidRDefault="00462EC4">
      <w:pPr>
        <w:pStyle w:val="Textodecomentrio"/>
      </w:pPr>
      <w:r>
        <w:rPr>
          <w:rStyle w:val="Refdecomentrio"/>
        </w:rPr>
        <w:annotationRef/>
      </w:r>
      <w:r>
        <w:t>Verdadeiro positivo (é e é)</w:t>
      </w:r>
    </w:p>
  </w:comment>
  <w:comment w:id="139" w:author="Érico Souza Loewe" w:date="2020-11-03T00:15:00Z" w:initials="ÉSL">
    <w:p w14:paraId="2B04E5D5" w14:textId="202762A3" w:rsidR="00462EC4" w:rsidRDefault="00462EC4">
      <w:pPr>
        <w:pStyle w:val="Textodecomentrio"/>
      </w:pPr>
      <w:r>
        <w:rPr>
          <w:rStyle w:val="Refdecomentrio"/>
        </w:rPr>
        <w:annotationRef/>
      </w:r>
      <w:r>
        <w:t>Falso positivo (</w:t>
      </w:r>
      <w:proofErr w:type="gramStart"/>
      <w:r>
        <w:t>é</w:t>
      </w:r>
      <w:proofErr w:type="gramEnd"/>
      <w:r>
        <w:t xml:space="preserve"> mas não é)</w:t>
      </w:r>
    </w:p>
  </w:comment>
  <w:comment w:id="140" w:author="Érico Souza Loewe" w:date="2020-11-03T00:15:00Z" w:initials="ÉSL">
    <w:p w14:paraId="6A72223B" w14:textId="7D8F2831" w:rsidR="00462EC4" w:rsidRDefault="00462EC4">
      <w:pPr>
        <w:pStyle w:val="Textodecomentrio"/>
      </w:pPr>
      <w:r>
        <w:rPr>
          <w:rStyle w:val="Refdecomentrio"/>
        </w:rPr>
        <w:annotationRef/>
      </w:r>
      <w:r>
        <w:t>Falso negativo (não é mas é)</w:t>
      </w:r>
    </w:p>
  </w:comment>
  <w:comment w:id="141" w:author="Érico Souza Loewe" w:date="2020-11-03T00:14:00Z" w:initials="ÉSL">
    <w:p w14:paraId="6983377C" w14:textId="6BF5C3F2" w:rsidR="00462EC4" w:rsidRDefault="00462EC4">
      <w:pPr>
        <w:pStyle w:val="Textodecomentrio"/>
      </w:pPr>
      <w:r>
        <w:rPr>
          <w:rStyle w:val="Refdecomentrio"/>
        </w:rPr>
        <w:annotationRef/>
      </w:r>
      <w:r>
        <w:t>Verdadeiro negativo (não é e não é)</w:t>
      </w:r>
    </w:p>
  </w:comment>
  <w:comment w:id="152" w:author="Tatiane Schwanck Schardosim" w:date="2020-07-01T21:30:00Z" w:initials="TSS">
    <w:p w14:paraId="34834409" w14:textId="17229921" w:rsidR="00462EC4" w:rsidRDefault="00462EC4" w:rsidP="00972812">
      <w:pPr>
        <w:pStyle w:val="Textodecomentrio"/>
      </w:pPr>
      <w:r>
        <w:rPr>
          <w:rStyle w:val="Refdecomentrio"/>
        </w:rPr>
        <w:annotationRef/>
      </w:r>
      <w:r>
        <w:rPr>
          <w:noProof/>
        </w:rPr>
        <w:t>Não precisa referenciar a bibliografiac no texto?</w:t>
      </w:r>
    </w:p>
  </w:comment>
  <w:comment w:id="153" w:author="Érico Souza Loewe" w:date="2020-07-02T00:25:00Z" w:initials="ÉSL">
    <w:p w14:paraId="23D9DB80" w14:textId="3D88D14E" w:rsidR="00462EC4" w:rsidRDefault="00462EC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08F1A" w14:textId="77777777" w:rsidR="00A157CC" w:rsidRDefault="00A157CC" w:rsidP="00972812">
      <w:r>
        <w:separator/>
      </w:r>
    </w:p>
    <w:p w14:paraId="449EC82A" w14:textId="77777777" w:rsidR="00A157CC" w:rsidRDefault="00A157CC" w:rsidP="00972812"/>
    <w:p w14:paraId="1A71C66E" w14:textId="77777777" w:rsidR="00A157CC" w:rsidRDefault="00A157CC" w:rsidP="00972812"/>
    <w:p w14:paraId="19D63544" w14:textId="77777777" w:rsidR="00A157CC" w:rsidRDefault="00A157CC" w:rsidP="00972812"/>
    <w:p w14:paraId="49C63A3C" w14:textId="77777777" w:rsidR="00A157CC" w:rsidRDefault="00A157CC" w:rsidP="00972812"/>
    <w:p w14:paraId="54B4E30B" w14:textId="77777777" w:rsidR="00A157CC" w:rsidRDefault="00A157CC" w:rsidP="00972812"/>
    <w:p w14:paraId="3A76EF45" w14:textId="77777777" w:rsidR="00A157CC" w:rsidRDefault="00A157CC" w:rsidP="00972812"/>
    <w:p w14:paraId="7FC5EE79" w14:textId="77777777" w:rsidR="00A157CC" w:rsidRDefault="00A157CC" w:rsidP="00972812"/>
    <w:p w14:paraId="675A91F0" w14:textId="77777777" w:rsidR="00A157CC" w:rsidRDefault="00A157CC" w:rsidP="00972812"/>
    <w:p w14:paraId="189D994E" w14:textId="77777777" w:rsidR="00A157CC" w:rsidRDefault="00A157CC" w:rsidP="00972812"/>
    <w:p w14:paraId="710EF523" w14:textId="77777777" w:rsidR="00A157CC" w:rsidRDefault="00A157CC" w:rsidP="00972812"/>
    <w:p w14:paraId="65DF3B92" w14:textId="77777777" w:rsidR="00A157CC" w:rsidRDefault="00A157CC" w:rsidP="00972812"/>
    <w:p w14:paraId="3FFD339E" w14:textId="77777777" w:rsidR="00A157CC" w:rsidRDefault="00A157CC" w:rsidP="00972812"/>
    <w:p w14:paraId="6FB21D98" w14:textId="77777777" w:rsidR="00A157CC" w:rsidRDefault="00A157CC" w:rsidP="00972812"/>
    <w:p w14:paraId="1F265153" w14:textId="77777777" w:rsidR="00A157CC" w:rsidRDefault="00A157CC" w:rsidP="00972812"/>
    <w:p w14:paraId="1C0A8F6F" w14:textId="77777777" w:rsidR="00A157CC" w:rsidRDefault="00A157CC" w:rsidP="00972812"/>
    <w:p w14:paraId="5C2D443A" w14:textId="77777777" w:rsidR="00A157CC" w:rsidRDefault="00A157CC" w:rsidP="00972812"/>
    <w:p w14:paraId="4F9F5A08" w14:textId="77777777" w:rsidR="00A157CC" w:rsidRDefault="00A157CC" w:rsidP="00972812"/>
    <w:p w14:paraId="2F4DD380" w14:textId="77777777" w:rsidR="00A157CC" w:rsidRDefault="00A157CC" w:rsidP="00972812"/>
    <w:p w14:paraId="57B7B33C" w14:textId="77777777" w:rsidR="00A157CC" w:rsidRDefault="00A157CC" w:rsidP="00972812"/>
    <w:p w14:paraId="3D63E78E" w14:textId="77777777" w:rsidR="00A157CC" w:rsidRDefault="00A157CC" w:rsidP="00972812"/>
    <w:p w14:paraId="3CB6F57F" w14:textId="77777777" w:rsidR="00A157CC" w:rsidRDefault="00A157CC" w:rsidP="00972812"/>
    <w:p w14:paraId="51F4EAD8" w14:textId="77777777" w:rsidR="00A157CC" w:rsidRDefault="00A157CC" w:rsidP="00972812"/>
    <w:p w14:paraId="3BE234EA" w14:textId="77777777" w:rsidR="00A157CC" w:rsidRDefault="00A157CC" w:rsidP="00972812"/>
    <w:p w14:paraId="7014C3AE" w14:textId="77777777" w:rsidR="00A157CC" w:rsidRDefault="00A157CC" w:rsidP="00972812"/>
    <w:p w14:paraId="67A3DFC5" w14:textId="77777777" w:rsidR="00A157CC" w:rsidRDefault="00A157CC" w:rsidP="00972812"/>
    <w:p w14:paraId="14CC889F" w14:textId="77777777" w:rsidR="00A157CC" w:rsidRDefault="00A157CC" w:rsidP="00972812"/>
    <w:p w14:paraId="05A1FF80" w14:textId="77777777" w:rsidR="00A157CC" w:rsidRDefault="00A157CC" w:rsidP="00972812"/>
    <w:p w14:paraId="32D38CC5" w14:textId="77777777" w:rsidR="00A157CC" w:rsidRDefault="00A157CC" w:rsidP="00972812"/>
    <w:p w14:paraId="78CC2F0A" w14:textId="77777777" w:rsidR="00A157CC" w:rsidRDefault="00A157CC" w:rsidP="00972812"/>
    <w:p w14:paraId="4C358BCB" w14:textId="77777777" w:rsidR="00A157CC" w:rsidRDefault="00A157CC" w:rsidP="00972812"/>
    <w:p w14:paraId="3D40B9A5" w14:textId="77777777" w:rsidR="00A157CC" w:rsidRDefault="00A157CC" w:rsidP="00972812"/>
    <w:p w14:paraId="771ED30B" w14:textId="77777777" w:rsidR="00A157CC" w:rsidRDefault="00A157CC" w:rsidP="00972812"/>
    <w:p w14:paraId="7493409C" w14:textId="77777777" w:rsidR="00A157CC" w:rsidRDefault="00A157CC" w:rsidP="00972812"/>
    <w:p w14:paraId="50228500" w14:textId="77777777" w:rsidR="00A157CC" w:rsidRDefault="00A157CC"/>
    <w:p w14:paraId="5755333B" w14:textId="77777777" w:rsidR="00A157CC" w:rsidRDefault="00A157CC" w:rsidP="005272A3"/>
    <w:p w14:paraId="7A9B3D4A" w14:textId="77777777" w:rsidR="00A157CC" w:rsidRDefault="00A157CC" w:rsidP="005272A3"/>
    <w:p w14:paraId="308B3E70" w14:textId="77777777" w:rsidR="00A157CC" w:rsidRDefault="00A157CC" w:rsidP="005272A3"/>
    <w:p w14:paraId="68E72095" w14:textId="77777777" w:rsidR="00A157CC" w:rsidRDefault="00A157CC" w:rsidP="005272A3"/>
    <w:p w14:paraId="05D9E26D" w14:textId="77777777" w:rsidR="00A157CC" w:rsidRDefault="00A157CC"/>
    <w:p w14:paraId="12D03176" w14:textId="77777777" w:rsidR="00A157CC" w:rsidRDefault="00A157CC" w:rsidP="006D228F"/>
    <w:p w14:paraId="580648BE" w14:textId="77777777" w:rsidR="00A157CC" w:rsidRDefault="00A157CC" w:rsidP="00353B67"/>
    <w:p w14:paraId="042188CE" w14:textId="77777777" w:rsidR="00A157CC" w:rsidRDefault="00A157CC" w:rsidP="00AE711C"/>
    <w:p w14:paraId="1589E9E8" w14:textId="77777777" w:rsidR="00A157CC" w:rsidRDefault="00A157CC" w:rsidP="00E971A4"/>
    <w:p w14:paraId="66DF1D0E" w14:textId="77777777" w:rsidR="00A157CC" w:rsidRDefault="00A157CC" w:rsidP="00FA5F4E"/>
    <w:p w14:paraId="186A8FA2" w14:textId="77777777" w:rsidR="00A157CC" w:rsidRDefault="00A157CC" w:rsidP="003D6DDB"/>
  </w:endnote>
  <w:endnote w:type="continuationSeparator" w:id="0">
    <w:p w14:paraId="00179C34" w14:textId="77777777" w:rsidR="00A157CC" w:rsidRDefault="00A157CC" w:rsidP="00972812">
      <w:r>
        <w:continuationSeparator/>
      </w:r>
    </w:p>
    <w:p w14:paraId="24D0348F" w14:textId="77777777" w:rsidR="00A157CC" w:rsidRDefault="00A157CC" w:rsidP="00972812"/>
    <w:p w14:paraId="627D183B" w14:textId="77777777" w:rsidR="00A157CC" w:rsidRDefault="00A157CC" w:rsidP="00972812"/>
    <w:p w14:paraId="74178571" w14:textId="77777777" w:rsidR="00A157CC" w:rsidRDefault="00A157CC" w:rsidP="00972812"/>
    <w:p w14:paraId="4567437A" w14:textId="77777777" w:rsidR="00A157CC" w:rsidRDefault="00A157CC" w:rsidP="00972812"/>
    <w:p w14:paraId="259469E0" w14:textId="77777777" w:rsidR="00A157CC" w:rsidRDefault="00A157CC" w:rsidP="00972812"/>
    <w:p w14:paraId="49AE85F3" w14:textId="77777777" w:rsidR="00A157CC" w:rsidRDefault="00A157CC" w:rsidP="00972812"/>
    <w:p w14:paraId="4755915F" w14:textId="77777777" w:rsidR="00A157CC" w:rsidRDefault="00A157CC" w:rsidP="00972812"/>
    <w:p w14:paraId="38B6B80A" w14:textId="77777777" w:rsidR="00A157CC" w:rsidRDefault="00A157CC" w:rsidP="00972812"/>
    <w:p w14:paraId="54BF18E5" w14:textId="77777777" w:rsidR="00A157CC" w:rsidRDefault="00A157CC" w:rsidP="00972812"/>
    <w:p w14:paraId="422AEB0C" w14:textId="77777777" w:rsidR="00A157CC" w:rsidRDefault="00A157CC" w:rsidP="00972812"/>
    <w:p w14:paraId="03880DBF" w14:textId="77777777" w:rsidR="00A157CC" w:rsidRDefault="00A157CC" w:rsidP="00972812"/>
    <w:p w14:paraId="1583F875" w14:textId="77777777" w:rsidR="00A157CC" w:rsidRDefault="00A157CC" w:rsidP="00972812"/>
    <w:p w14:paraId="02DF7075" w14:textId="77777777" w:rsidR="00A157CC" w:rsidRDefault="00A157CC" w:rsidP="00972812"/>
    <w:p w14:paraId="50E9E4B6" w14:textId="77777777" w:rsidR="00A157CC" w:rsidRDefault="00A157CC" w:rsidP="00972812"/>
    <w:p w14:paraId="37F7FA67" w14:textId="77777777" w:rsidR="00A157CC" w:rsidRDefault="00A157CC" w:rsidP="00972812"/>
    <w:p w14:paraId="3F4E1B8F" w14:textId="77777777" w:rsidR="00A157CC" w:rsidRDefault="00A157CC" w:rsidP="00972812"/>
    <w:p w14:paraId="32840422" w14:textId="77777777" w:rsidR="00A157CC" w:rsidRDefault="00A157CC" w:rsidP="00972812"/>
    <w:p w14:paraId="0D9F5543" w14:textId="77777777" w:rsidR="00A157CC" w:rsidRDefault="00A157CC" w:rsidP="00972812"/>
    <w:p w14:paraId="349694B4" w14:textId="77777777" w:rsidR="00A157CC" w:rsidRDefault="00A157CC" w:rsidP="00972812"/>
    <w:p w14:paraId="0FD37B0F" w14:textId="77777777" w:rsidR="00A157CC" w:rsidRDefault="00A157CC" w:rsidP="00972812"/>
    <w:p w14:paraId="3F24B4BB" w14:textId="77777777" w:rsidR="00A157CC" w:rsidRDefault="00A157CC" w:rsidP="00972812"/>
    <w:p w14:paraId="7E36524E" w14:textId="77777777" w:rsidR="00A157CC" w:rsidRDefault="00A157CC" w:rsidP="00972812"/>
    <w:p w14:paraId="05007B84" w14:textId="77777777" w:rsidR="00A157CC" w:rsidRDefault="00A157CC" w:rsidP="00972812"/>
    <w:p w14:paraId="7E8F301F" w14:textId="77777777" w:rsidR="00A157CC" w:rsidRDefault="00A157CC" w:rsidP="00972812"/>
    <w:p w14:paraId="563605CE" w14:textId="77777777" w:rsidR="00A157CC" w:rsidRDefault="00A157CC" w:rsidP="00972812"/>
    <w:p w14:paraId="71898314" w14:textId="77777777" w:rsidR="00A157CC" w:rsidRDefault="00A157CC" w:rsidP="00972812"/>
    <w:p w14:paraId="43768EE6" w14:textId="77777777" w:rsidR="00A157CC" w:rsidRDefault="00A157CC" w:rsidP="00972812"/>
    <w:p w14:paraId="3654F87A" w14:textId="77777777" w:rsidR="00A157CC" w:rsidRDefault="00A157CC" w:rsidP="00972812"/>
    <w:p w14:paraId="74CD41E0" w14:textId="77777777" w:rsidR="00A157CC" w:rsidRDefault="00A157CC" w:rsidP="00972812"/>
    <w:p w14:paraId="01651B40" w14:textId="77777777" w:rsidR="00A157CC" w:rsidRDefault="00A157CC" w:rsidP="00972812"/>
    <w:p w14:paraId="1ED316E1" w14:textId="77777777" w:rsidR="00A157CC" w:rsidRDefault="00A157CC" w:rsidP="00972812"/>
    <w:p w14:paraId="23218B29" w14:textId="77777777" w:rsidR="00A157CC" w:rsidRDefault="00A157CC" w:rsidP="00972812"/>
    <w:p w14:paraId="58E46591" w14:textId="77777777" w:rsidR="00A157CC" w:rsidRDefault="00A157CC" w:rsidP="00972812"/>
    <w:p w14:paraId="4D1960AD" w14:textId="77777777" w:rsidR="00A157CC" w:rsidRDefault="00A157CC"/>
    <w:p w14:paraId="619EABB5" w14:textId="77777777" w:rsidR="00A157CC" w:rsidRDefault="00A157CC" w:rsidP="005272A3"/>
    <w:p w14:paraId="1F2E16F2" w14:textId="77777777" w:rsidR="00A157CC" w:rsidRDefault="00A157CC" w:rsidP="005272A3"/>
    <w:p w14:paraId="463313BC" w14:textId="77777777" w:rsidR="00A157CC" w:rsidRDefault="00A157CC" w:rsidP="005272A3"/>
    <w:p w14:paraId="3088FAA0" w14:textId="77777777" w:rsidR="00A157CC" w:rsidRDefault="00A157CC" w:rsidP="005272A3"/>
    <w:p w14:paraId="1203921C" w14:textId="77777777" w:rsidR="00A157CC" w:rsidRDefault="00A157CC"/>
    <w:p w14:paraId="2E0908AD" w14:textId="77777777" w:rsidR="00A157CC" w:rsidRDefault="00A157CC" w:rsidP="006D228F"/>
    <w:p w14:paraId="2B9E99C9" w14:textId="77777777" w:rsidR="00A157CC" w:rsidRDefault="00A157CC" w:rsidP="00353B67"/>
    <w:p w14:paraId="7E7E6BB0" w14:textId="77777777" w:rsidR="00A157CC" w:rsidRDefault="00A157CC" w:rsidP="00AE711C"/>
    <w:p w14:paraId="52F63D91" w14:textId="77777777" w:rsidR="00A157CC" w:rsidRDefault="00A157CC" w:rsidP="00E971A4"/>
    <w:p w14:paraId="4BA4BC9E" w14:textId="77777777" w:rsidR="00A157CC" w:rsidRDefault="00A157CC" w:rsidP="00FA5F4E"/>
    <w:p w14:paraId="09E4C42E" w14:textId="77777777" w:rsidR="00A157CC" w:rsidRDefault="00A157CC" w:rsidP="003D6D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D23509" w14:textId="77777777" w:rsidR="00A157CC" w:rsidRDefault="00A157CC" w:rsidP="00972812">
      <w:r>
        <w:separator/>
      </w:r>
    </w:p>
    <w:p w14:paraId="1D497FBA" w14:textId="77777777" w:rsidR="00A157CC" w:rsidRDefault="00A157CC" w:rsidP="00972812"/>
    <w:p w14:paraId="27B5B3F3" w14:textId="77777777" w:rsidR="00A157CC" w:rsidRDefault="00A157CC" w:rsidP="00972812"/>
    <w:p w14:paraId="00C53FA8" w14:textId="77777777" w:rsidR="00A157CC" w:rsidRDefault="00A157CC" w:rsidP="00972812"/>
    <w:p w14:paraId="2A27C35C" w14:textId="77777777" w:rsidR="00A157CC" w:rsidRDefault="00A157CC" w:rsidP="00972812"/>
    <w:p w14:paraId="527E6428" w14:textId="77777777" w:rsidR="00A157CC" w:rsidRDefault="00A157CC" w:rsidP="00972812"/>
    <w:p w14:paraId="55D53FAA" w14:textId="77777777" w:rsidR="00A157CC" w:rsidRDefault="00A157CC" w:rsidP="00972812"/>
    <w:p w14:paraId="70F838EB" w14:textId="77777777" w:rsidR="00A157CC" w:rsidRDefault="00A157CC" w:rsidP="00972812"/>
    <w:p w14:paraId="7DAC793E" w14:textId="77777777" w:rsidR="00A157CC" w:rsidRDefault="00A157CC" w:rsidP="00972812"/>
    <w:p w14:paraId="5CB432B0" w14:textId="77777777" w:rsidR="00A157CC" w:rsidRDefault="00A157CC" w:rsidP="00972812"/>
    <w:p w14:paraId="08096AD3" w14:textId="77777777" w:rsidR="00A157CC" w:rsidRDefault="00A157CC" w:rsidP="00972812"/>
    <w:p w14:paraId="6C53CECE" w14:textId="77777777" w:rsidR="00A157CC" w:rsidRDefault="00A157CC" w:rsidP="00972812"/>
    <w:p w14:paraId="6631B0D7" w14:textId="77777777" w:rsidR="00A157CC" w:rsidRDefault="00A157CC" w:rsidP="00972812"/>
    <w:p w14:paraId="1B5A19A0" w14:textId="77777777" w:rsidR="00A157CC" w:rsidRDefault="00A157CC" w:rsidP="00972812"/>
    <w:p w14:paraId="6A95C9B7" w14:textId="77777777" w:rsidR="00A157CC" w:rsidRDefault="00A157CC" w:rsidP="00972812"/>
    <w:p w14:paraId="0F687356" w14:textId="77777777" w:rsidR="00A157CC" w:rsidRDefault="00A157CC" w:rsidP="00972812"/>
    <w:p w14:paraId="351D5567" w14:textId="77777777" w:rsidR="00A157CC" w:rsidRDefault="00A157CC" w:rsidP="00972812"/>
    <w:p w14:paraId="41621BDF" w14:textId="77777777" w:rsidR="00A157CC" w:rsidRDefault="00A157CC" w:rsidP="00972812"/>
    <w:p w14:paraId="6BD4107A" w14:textId="77777777" w:rsidR="00A157CC" w:rsidRDefault="00A157CC" w:rsidP="00972812"/>
    <w:p w14:paraId="418909B0" w14:textId="77777777" w:rsidR="00A157CC" w:rsidRDefault="00A157CC" w:rsidP="00972812"/>
    <w:p w14:paraId="41457809" w14:textId="77777777" w:rsidR="00A157CC" w:rsidRDefault="00A157CC" w:rsidP="00972812"/>
    <w:p w14:paraId="211AB59B" w14:textId="77777777" w:rsidR="00A157CC" w:rsidRDefault="00A157CC" w:rsidP="00972812"/>
    <w:p w14:paraId="18B5C7F7" w14:textId="77777777" w:rsidR="00A157CC" w:rsidRDefault="00A157CC" w:rsidP="00972812"/>
    <w:p w14:paraId="10C4FB3E" w14:textId="77777777" w:rsidR="00A157CC" w:rsidRDefault="00A157CC" w:rsidP="00972812"/>
    <w:p w14:paraId="6FE728F3" w14:textId="77777777" w:rsidR="00A157CC" w:rsidRDefault="00A157CC" w:rsidP="00972812"/>
    <w:p w14:paraId="121AF1A9" w14:textId="77777777" w:rsidR="00A157CC" w:rsidRDefault="00A157CC"/>
    <w:p w14:paraId="2EB58BC8" w14:textId="77777777" w:rsidR="00A157CC" w:rsidRDefault="00A157CC" w:rsidP="005272A3"/>
    <w:p w14:paraId="05C031A8" w14:textId="77777777" w:rsidR="00A157CC" w:rsidRDefault="00A157CC" w:rsidP="005272A3"/>
    <w:p w14:paraId="393D9DC6" w14:textId="77777777" w:rsidR="00A157CC" w:rsidRDefault="00A157CC" w:rsidP="005272A3"/>
    <w:p w14:paraId="0BDA810F" w14:textId="77777777" w:rsidR="00A157CC" w:rsidRDefault="00A157CC" w:rsidP="005272A3"/>
    <w:p w14:paraId="5895E4E7" w14:textId="77777777" w:rsidR="00A157CC" w:rsidRDefault="00A157CC"/>
    <w:p w14:paraId="097B6490" w14:textId="77777777" w:rsidR="00A157CC" w:rsidRDefault="00A157CC" w:rsidP="006D228F"/>
    <w:p w14:paraId="5DCD9857" w14:textId="77777777" w:rsidR="00A157CC" w:rsidRDefault="00A157CC" w:rsidP="00353B67"/>
    <w:p w14:paraId="335A2C01" w14:textId="77777777" w:rsidR="00A157CC" w:rsidRDefault="00A157CC" w:rsidP="00AE711C"/>
    <w:p w14:paraId="2556F982" w14:textId="77777777" w:rsidR="00A157CC" w:rsidRDefault="00A157CC" w:rsidP="00E971A4"/>
    <w:p w14:paraId="14AEAD39" w14:textId="77777777" w:rsidR="00A157CC" w:rsidRDefault="00A157CC" w:rsidP="00FA5F4E"/>
    <w:p w14:paraId="0C3811A4" w14:textId="77777777" w:rsidR="00A157CC" w:rsidRDefault="00A157CC" w:rsidP="003D6DDB"/>
  </w:footnote>
  <w:footnote w:type="continuationSeparator" w:id="0">
    <w:p w14:paraId="2DB2D7DE" w14:textId="77777777" w:rsidR="00A157CC" w:rsidRDefault="00A157CC" w:rsidP="00972812">
      <w:r>
        <w:continuationSeparator/>
      </w:r>
    </w:p>
    <w:p w14:paraId="41103883" w14:textId="77777777" w:rsidR="00A157CC" w:rsidRDefault="00A157CC" w:rsidP="00972812"/>
    <w:p w14:paraId="2654E3C4" w14:textId="77777777" w:rsidR="00A157CC" w:rsidRDefault="00A157CC" w:rsidP="00972812"/>
    <w:p w14:paraId="21B29871" w14:textId="77777777" w:rsidR="00A157CC" w:rsidRDefault="00A157CC" w:rsidP="00972812"/>
    <w:p w14:paraId="5B8EF067" w14:textId="77777777" w:rsidR="00A157CC" w:rsidRDefault="00A157CC" w:rsidP="00972812"/>
    <w:p w14:paraId="15A998F4" w14:textId="77777777" w:rsidR="00A157CC" w:rsidRDefault="00A157CC" w:rsidP="00972812"/>
    <w:p w14:paraId="265D93F2" w14:textId="77777777" w:rsidR="00A157CC" w:rsidRDefault="00A157CC" w:rsidP="00972812"/>
    <w:p w14:paraId="6F017371" w14:textId="77777777" w:rsidR="00A157CC" w:rsidRDefault="00A157CC" w:rsidP="00972812"/>
    <w:p w14:paraId="25B6AFA9" w14:textId="77777777" w:rsidR="00A157CC" w:rsidRDefault="00A157CC" w:rsidP="00972812"/>
    <w:p w14:paraId="6C7DB8BD" w14:textId="77777777" w:rsidR="00A157CC" w:rsidRDefault="00A157CC" w:rsidP="00972812"/>
    <w:p w14:paraId="2E251C67" w14:textId="77777777" w:rsidR="00A157CC" w:rsidRDefault="00A157CC" w:rsidP="00972812"/>
    <w:p w14:paraId="60BF6B11" w14:textId="77777777" w:rsidR="00A157CC" w:rsidRDefault="00A157CC" w:rsidP="00972812"/>
    <w:p w14:paraId="2A7B483D" w14:textId="77777777" w:rsidR="00A157CC" w:rsidRDefault="00A157CC" w:rsidP="00972812"/>
    <w:p w14:paraId="568F1690" w14:textId="77777777" w:rsidR="00A157CC" w:rsidRDefault="00A157CC" w:rsidP="00972812"/>
    <w:p w14:paraId="4A617A50" w14:textId="77777777" w:rsidR="00A157CC" w:rsidRDefault="00A157CC" w:rsidP="00972812"/>
    <w:p w14:paraId="189E2D66" w14:textId="77777777" w:rsidR="00A157CC" w:rsidRDefault="00A157CC" w:rsidP="00972812"/>
    <w:p w14:paraId="07406FD6" w14:textId="77777777" w:rsidR="00A157CC" w:rsidRDefault="00A157CC" w:rsidP="00972812"/>
    <w:p w14:paraId="4E0F06AF" w14:textId="77777777" w:rsidR="00A157CC" w:rsidRDefault="00A157CC" w:rsidP="00972812"/>
    <w:p w14:paraId="31804C47" w14:textId="77777777" w:rsidR="00A157CC" w:rsidRDefault="00A157CC" w:rsidP="00972812"/>
    <w:p w14:paraId="21FB1E6E" w14:textId="77777777" w:rsidR="00A157CC" w:rsidRDefault="00A157CC" w:rsidP="00972812"/>
    <w:p w14:paraId="39CB253F" w14:textId="77777777" w:rsidR="00A157CC" w:rsidRDefault="00A157CC" w:rsidP="00972812"/>
    <w:p w14:paraId="4160C012" w14:textId="77777777" w:rsidR="00A157CC" w:rsidRDefault="00A157CC" w:rsidP="00972812"/>
    <w:p w14:paraId="37B558BE" w14:textId="77777777" w:rsidR="00A157CC" w:rsidRDefault="00A157CC" w:rsidP="00972812"/>
    <w:p w14:paraId="431A4192" w14:textId="77777777" w:rsidR="00A157CC" w:rsidRDefault="00A157CC" w:rsidP="00972812"/>
    <w:p w14:paraId="615261FE" w14:textId="77777777" w:rsidR="00A157CC" w:rsidRDefault="00A157CC" w:rsidP="00972812"/>
    <w:p w14:paraId="308632F4" w14:textId="77777777" w:rsidR="00A157CC" w:rsidRDefault="00A157CC" w:rsidP="00972812"/>
    <w:p w14:paraId="275D80C6" w14:textId="77777777" w:rsidR="00A157CC" w:rsidRDefault="00A157CC" w:rsidP="00972812"/>
    <w:p w14:paraId="4922065E" w14:textId="77777777" w:rsidR="00A157CC" w:rsidRDefault="00A157CC" w:rsidP="00972812"/>
    <w:p w14:paraId="395B2734" w14:textId="77777777" w:rsidR="00A157CC" w:rsidRDefault="00A157CC" w:rsidP="00972812"/>
    <w:p w14:paraId="78FBD4AC" w14:textId="77777777" w:rsidR="00A157CC" w:rsidRDefault="00A157CC" w:rsidP="00972812"/>
    <w:p w14:paraId="701AC211" w14:textId="77777777" w:rsidR="00A157CC" w:rsidRDefault="00A157CC" w:rsidP="00972812"/>
    <w:p w14:paraId="4D94027B" w14:textId="77777777" w:rsidR="00A157CC" w:rsidRDefault="00A157CC" w:rsidP="00972812"/>
    <w:p w14:paraId="42300FB6" w14:textId="77777777" w:rsidR="00A157CC" w:rsidRDefault="00A157CC" w:rsidP="00972812"/>
    <w:p w14:paraId="48D78997" w14:textId="77777777" w:rsidR="00A157CC" w:rsidRDefault="00A157CC" w:rsidP="00972812"/>
    <w:p w14:paraId="0FC642D8" w14:textId="77777777" w:rsidR="00A157CC" w:rsidRDefault="00A157CC"/>
    <w:p w14:paraId="43FF1BE8" w14:textId="77777777" w:rsidR="00A157CC" w:rsidRDefault="00A157CC" w:rsidP="005272A3"/>
    <w:p w14:paraId="2CDE590A" w14:textId="77777777" w:rsidR="00A157CC" w:rsidRDefault="00A157CC" w:rsidP="005272A3"/>
    <w:p w14:paraId="690AB297" w14:textId="77777777" w:rsidR="00A157CC" w:rsidRDefault="00A157CC" w:rsidP="005272A3"/>
    <w:p w14:paraId="5A724284" w14:textId="77777777" w:rsidR="00A157CC" w:rsidRDefault="00A157CC" w:rsidP="005272A3"/>
    <w:p w14:paraId="6C6E9EDD" w14:textId="77777777" w:rsidR="00A157CC" w:rsidRDefault="00A157CC"/>
    <w:p w14:paraId="6AD1671D" w14:textId="77777777" w:rsidR="00A157CC" w:rsidRDefault="00A157CC" w:rsidP="006D228F"/>
    <w:p w14:paraId="7E6DB3D9" w14:textId="77777777" w:rsidR="00A157CC" w:rsidRDefault="00A157CC" w:rsidP="00353B67"/>
    <w:p w14:paraId="519996D3" w14:textId="77777777" w:rsidR="00A157CC" w:rsidRDefault="00A157CC" w:rsidP="00AE711C"/>
    <w:p w14:paraId="0C3BF466" w14:textId="77777777" w:rsidR="00A157CC" w:rsidRDefault="00A157CC" w:rsidP="00E971A4"/>
    <w:p w14:paraId="731B9510" w14:textId="77777777" w:rsidR="00A157CC" w:rsidRDefault="00A157CC" w:rsidP="00FA5F4E"/>
    <w:p w14:paraId="043286DE" w14:textId="77777777" w:rsidR="00A157CC" w:rsidRDefault="00A157CC" w:rsidP="003D6D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462EC4" w:rsidRDefault="00462EC4" w:rsidP="00972812">
    <w:r>
      <w:fldChar w:fldCharType="begin"/>
    </w:r>
    <w:r>
      <w:instrText xml:space="preserve">PAGE  </w:instrText>
    </w:r>
    <w:r>
      <w:fldChar w:fldCharType="separate"/>
    </w:r>
    <w:r>
      <w:rPr>
        <w:noProof/>
      </w:rPr>
      <w:t>24</w:t>
    </w:r>
    <w:r>
      <w:fldChar w:fldCharType="end"/>
    </w:r>
  </w:p>
  <w:p w14:paraId="3D42A6EB" w14:textId="77777777" w:rsidR="00462EC4" w:rsidRDefault="00462EC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462EC4" w:rsidRDefault="00462EC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462EC4" w:rsidRDefault="00462EC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17ED1"/>
    <w:rsid w:val="000200DD"/>
    <w:rsid w:val="00020FB0"/>
    <w:rsid w:val="000210A2"/>
    <w:rsid w:val="000218AB"/>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38D5"/>
    <w:rsid w:val="00044B9F"/>
    <w:rsid w:val="00044C36"/>
    <w:rsid w:val="00046157"/>
    <w:rsid w:val="00046822"/>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605BC"/>
    <w:rsid w:val="000617F5"/>
    <w:rsid w:val="000624EF"/>
    <w:rsid w:val="0006464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BC3"/>
    <w:rsid w:val="00135462"/>
    <w:rsid w:val="00135ED6"/>
    <w:rsid w:val="00136476"/>
    <w:rsid w:val="001364C4"/>
    <w:rsid w:val="00137168"/>
    <w:rsid w:val="0013729B"/>
    <w:rsid w:val="00137DD3"/>
    <w:rsid w:val="001405F7"/>
    <w:rsid w:val="00142DB2"/>
    <w:rsid w:val="00143551"/>
    <w:rsid w:val="00143D40"/>
    <w:rsid w:val="00144E32"/>
    <w:rsid w:val="00144E83"/>
    <w:rsid w:val="001459F2"/>
    <w:rsid w:val="00145F69"/>
    <w:rsid w:val="00145F98"/>
    <w:rsid w:val="00146EE1"/>
    <w:rsid w:val="0014785F"/>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5CA"/>
    <w:rsid w:val="0018064D"/>
    <w:rsid w:val="00180781"/>
    <w:rsid w:val="00180C6A"/>
    <w:rsid w:val="00180E28"/>
    <w:rsid w:val="00181CBF"/>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BAB"/>
    <w:rsid w:val="00194C66"/>
    <w:rsid w:val="001956E6"/>
    <w:rsid w:val="00196CC2"/>
    <w:rsid w:val="00197040"/>
    <w:rsid w:val="0019741D"/>
    <w:rsid w:val="00197B73"/>
    <w:rsid w:val="001A0156"/>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E95"/>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0A7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27F0A"/>
    <w:rsid w:val="0033047C"/>
    <w:rsid w:val="0033089C"/>
    <w:rsid w:val="00330AAC"/>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5E1B"/>
    <w:rsid w:val="0037661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C"/>
    <w:rsid w:val="00463D8A"/>
    <w:rsid w:val="00463F8D"/>
    <w:rsid w:val="0046487C"/>
    <w:rsid w:val="00464DD9"/>
    <w:rsid w:val="00466714"/>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D40"/>
    <w:rsid w:val="004B7982"/>
    <w:rsid w:val="004C052C"/>
    <w:rsid w:val="004C0DFC"/>
    <w:rsid w:val="004C1BFF"/>
    <w:rsid w:val="004C258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2FB8"/>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F6E"/>
    <w:rsid w:val="00571F73"/>
    <w:rsid w:val="005721BC"/>
    <w:rsid w:val="00572A54"/>
    <w:rsid w:val="00572EBE"/>
    <w:rsid w:val="0057502A"/>
    <w:rsid w:val="00575552"/>
    <w:rsid w:val="0057572C"/>
    <w:rsid w:val="00575907"/>
    <w:rsid w:val="00575B6F"/>
    <w:rsid w:val="00576788"/>
    <w:rsid w:val="00576FC7"/>
    <w:rsid w:val="00577C81"/>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5EA7"/>
    <w:rsid w:val="005D6CEC"/>
    <w:rsid w:val="005D79F3"/>
    <w:rsid w:val="005D7B3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D54"/>
    <w:rsid w:val="00644FDA"/>
    <w:rsid w:val="0064503C"/>
    <w:rsid w:val="00645C31"/>
    <w:rsid w:val="00645E4F"/>
    <w:rsid w:val="00647119"/>
    <w:rsid w:val="0064773D"/>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48DB"/>
    <w:rsid w:val="006A5B2D"/>
    <w:rsid w:val="006A5C6E"/>
    <w:rsid w:val="006A66C6"/>
    <w:rsid w:val="006A7090"/>
    <w:rsid w:val="006A723F"/>
    <w:rsid w:val="006A76D0"/>
    <w:rsid w:val="006A77CB"/>
    <w:rsid w:val="006B0E1E"/>
    <w:rsid w:val="006B1537"/>
    <w:rsid w:val="006B1587"/>
    <w:rsid w:val="006B1D14"/>
    <w:rsid w:val="006B1D33"/>
    <w:rsid w:val="006B230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3839"/>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5663"/>
    <w:rsid w:val="00825D9F"/>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DC7"/>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597"/>
    <w:rsid w:val="008F071A"/>
    <w:rsid w:val="008F1D7D"/>
    <w:rsid w:val="008F2AE9"/>
    <w:rsid w:val="008F318A"/>
    <w:rsid w:val="008F392B"/>
    <w:rsid w:val="008F39AA"/>
    <w:rsid w:val="008F4DB2"/>
    <w:rsid w:val="008F6796"/>
    <w:rsid w:val="008F7307"/>
    <w:rsid w:val="008F7C7F"/>
    <w:rsid w:val="008F7D54"/>
    <w:rsid w:val="00900127"/>
    <w:rsid w:val="009003CF"/>
    <w:rsid w:val="00900FE6"/>
    <w:rsid w:val="009024E7"/>
    <w:rsid w:val="00902865"/>
    <w:rsid w:val="00902A7F"/>
    <w:rsid w:val="00902DFF"/>
    <w:rsid w:val="00902E83"/>
    <w:rsid w:val="00903A59"/>
    <w:rsid w:val="00903B55"/>
    <w:rsid w:val="00903F8C"/>
    <w:rsid w:val="00907761"/>
    <w:rsid w:val="00907AEF"/>
    <w:rsid w:val="009102B8"/>
    <w:rsid w:val="00911A13"/>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A4C"/>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57CC"/>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4434"/>
    <w:rsid w:val="00AB46A8"/>
    <w:rsid w:val="00AB5053"/>
    <w:rsid w:val="00AB5A4A"/>
    <w:rsid w:val="00AB5D6E"/>
    <w:rsid w:val="00AB5FD7"/>
    <w:rsid w:val="00AB6099"/>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E93"/>
    <w:rsid w:val="00AE6132"/>
    <w:rsid w:val="00AE631B"/>
    <w:rsid w:val="00AE697E"/>
    <w:rsid w:val="00AE6B7A"/>
    <w:rsid w:val="00AE711C"/>
    <w:rsid w:val="00AE715E"/>
    <w:rsid w:val="00AE75FE"/>
    <w:rsid w:val="00AE7F04"/>
    <w:rsid w:val="00AF0AF8"/>
    <w:rsid w:val="00AF0E94"/>
    <w:rsid w:val="00AF1DF6"/>
    <w:rsid w:val="00AF1E23"/>
    <w:rsid w:val="00AF284A"/>
    <w:rsid w:val="00AF38C8"/>
    <w:rsid w:val="00AF3C07"/>
    <w:rsid w:val="00AF3C8D"/>
    <w:rsid w:val="00AF564F"/>
    <w:rsid w:val="00AF56EC"/>
    <w:rsid w:val="00AF7274"/>
    <w:rsid w:val="00AF76F7"/>
    <w:rsid w:val="00AF789C"/>
    <w:rsid w:val="00B00090"/>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69C"/>
    <w:rsid w:val="00CE63ED"/>
    <w:rsid w:val="00CE64CC"/>
    <w:rsid w:val="00CE6884"/>
    <w:rsid w:val="00CE78D5"/>
    <w:rsid w:val="00CE7F23"/>
    <w:rsid w:val="00CF02F3"/>
    <w:rsid w:val="00CF04BE"/>
    <w:rsid w:val="00CF105C"/>
    <w:rsid w:val="00CF1139"/>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585"/>
    <w:rsid w:val="00D71A59"/>
    <w:rsid w:val="00D71E8A"/>
    <w:rsid w:val="00D7282B"/>
    <w:rsid w:val="00D735AB"/>
    <w:rsid w:val="00D742A6"/>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F52"/>
    <w:rsid w:val="00DA6BB2"/>
    <w:rsid w:val="00DA75BD"/>
    <w:rsid w:val="00DA7CE0"/>
    <w:rsid w:val="00DB0901"/>
    <w:rsid w:val="00DB0C61"/>
    <w:rsid w:val="00DB2407"/>
    <w:rsid w:val="00DB49E1"/>
    <w:rsid w:val="00DB4B61"/>
    <w:rsid w:val="00DB58FF"/>
    <w:rsid w:val="00DB5B0D"/>
    <w:rsid w:val="00DB71B4"/>
    <w:rsid w:val="00DB7AA9"/>
    <w:rsid w:val="00DC047C"/>
    <w:rsid w:val="00DC12DC"/>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401F"/>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84"/>
    <w:rsid w:val="00E35A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33C9"/>
    <w:rsid w:val="00F237D1"/>
    <w:rsid w:val="00F249B0"/>
    <w:rsid w:val="00F249D9"/>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40A"/>
    <w:rsid w:val="00F5664D"/>
    <w:rsid w:val="00F5761B"/>
    <w:rsid w:val="00F577D1"/>
    <w:rsid w:val="00F57948"/>
    <w:rsid w:val="00F60D41"/>
    <w:rsid w:val="00F62238"/>
    <w:rsid w:val="00F66243"/>
    <w:rsid w:val="00F66337"/>
    <w:rsid w:val="00F67CE3"/>
    <w:rsid w:val="00F70A1A"/>
    <w:rsid w:val="00F70E61"/>
    <w:rsid w:val="00F72843"/>
    <w:rsid w:val="00F728EE"/>
    <w:rsid w:val="00F72CBA"/>
    <w:rsid w:val="00F72D9B"/>
    <w:rsid w:val="00F7313E"/>
    <w:rsid w:val="00F73E79"/>
    <w:rsid w:val="00F741D7"/>
    <w:rsid w:val="00F746F0"/>
    <w:rsid w:val="00F747EB"/>
    <w:rsid w:val="00F74EA6"/>
    <w:rsid w:val="00F74FAE"/>
    <w:rsid w:val="00F75286"/>
    <w:rsid w:val="00F75E5F"/>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5</TotalTime>
  <Pages>70</Pages>
  <Words>21873</Words>
  <Characters>118118</Characters>
  <Application>Microsoft Office Word</Application>
  <DocSecurity>0</DocSecurity>
  <Lines>984</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971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78</cp:revision>
  <cp:lastPrinted>2003-10-22T01:33:00Z</cp:lastPrinted>
  <dcterms:created xsi:type="dcterms:W3CDTF">2020-11-04T17:05:00Z</dcterms:created>
  <dcterms:modified xsi:type="dcterms:W3CDTF">2020-11-0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